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AA4046" w14:textId="50496274" w:rsidR="00F41079" w:rsidRPr="00D3191D" w:rsidRDefault="007D001C" w:rsidP="00F41079">
      <w:pPr>
        <w:rPr>
          <w:rFonts w:cstheme="minorHAnsi"/>
        </w:rPr>
      </w:pPr>
      <w:bookmarkStart w:id="0" w:name="_GoBack"/>
      <w:bookmarkEnd w:id="0"/>
      <w:r w:rsidRPr="00D3191D">
        <w:rPr>
          <w:rFonts w:eastAsia="Calibri" w:cstheme="minorHAnsi"/>
        </w:rPr>
        <w:t>Alzheimer’s disease polygenic risk score</w:t>
      </w:r>
      <w:r w:rsidR="00F41079" w:rsidRPr="00D3191D">
        <w:rPr>
          <w:rFonts w:eastAsia="Calibri" w:cstheme="minorHAnsi"/>
        </w:rPr>
        <w:t xml:space="preserve"> as a predictor of conversion from mild cognitive impairment.</w:t>
      </w:r>
    </w:p>
    <w:p w14:paraId="428E8D33" w14:textId="1E7055E1" w:rsidR="00F41079" w:rsidRPr="00D3191D" w:rsidRDefault="00AA4682" w:rsidP="00F41079">
      <w:pPr>
        <w:rPr>
          <w:rFonts w:cstheme="minorHAnsi"/>
        </w:rPr>
      </w:pPr>
      <w:r w:rsidRPr="00D3191D">
        <w:rPr>
          <w:rFonts w:cstheme="minorHAnsi"/>
        </w:rPr>
        <w:t>Sultan Chaudhury</w:t>
      </w:r>
      <w:r w:rsidRPr="00D3191D">
        <w:rPr>
          <w:rFonts w:cstheme="minorHAnsi"/>
          <w:vertAlign w:val="superscript"/>
        </w:rPr>
        <w:t>1</w:t>
      </w:r>
      <w:r w:rsidR="00924B0C">
        <w:rPr>
          <w:rFonts w:cstheme="minorHAnsi"/>
          <w:vertAlign w:val="superscript"/>
        </w:rPr>
        <w:t>*</w:t>
      </w:r>
      <w:r w:rsidR="00924B0C">
        <w:rPr>
          <w:rFonts w:cstheme="minorHAnsi"/>
        </w:rPr>
        <w:t xml:space="preserve">, </w:t>
      </w:r>
      <w:r>
        <w:rPr>
          <w:rFonts w:cstheme="minorHAnsi"/>
        </w:rPr>
        <w:t>Keeley J Brookes</w:t>
      </w:r>
      <w:r>
        <w:rPr>
          <w:rFonts w:cstheme="minorHAnsi"/>
          <w:vertAlign w:val="superscript"/>
        </w:rPr>
        <w:t xml:space="preserve">1 </w:t>
      </w:r>
      <w:r w:rsidR="00924B0C">
        <w:rPr>
          <w:rFonts w:cstheme="minorHAnsi"/>
          <w:vertAlign w:val="superscript"/>
        </w:rPr>
        <w:t>*</w:t>
      </w:r>
      <w:r w:rsidR="00F41079" w:rsidRPr="00D3191D">
        <w:rPr>
          <w:rFonts w:cstheme="minorHAnsi"/>
        </w:rPr>
        <w:t>, Tulsi Patel</w:t>
      </w:r>
      <w:r w:rsidR="00F41079" w:rsidRPr="00D3191D">
        <w:rPr>
          <w:rFonts w:cstheme="minorHAnsi"/>
          <w:vertAlign w:val="superscript"/>
        </w:rPr>
        <w:t>1</w:t>
      </w:r>
      <w:r w:rsidR="00F41079" w:rsidRPr="00D3191D">
        <w:rPr>
          <w:rFonts w:cstheme="minorHAnsi"/>
        </w:rPr>
        <w:t>, Abigail Fallows</w:t>
      </w:r>
      <w:r w:rsidR="00F41079" w:rsidRPr="00D3191D">
        <w:rPr>
          <w:rFonts w:cstheme="minorHAnsi"/>
          <w:vertAlign w:val="superscript"/>
        </w:rPr>
        <w:t>1</w:t>
      </w:r>
      <w:r w:rsidR="00F41079" w:rsidRPr="00D3191D">
        <w:rPr>
          <w:rFonts w:cstheme="minorHAnsi"/>
        </w:rPr>
        <w:t>, Tamar Guetta-Baranes</w:t>
      </w:r>
      <w:r w:rsidR="00F41079" w:rsidRPr="00D3191D">
        <w:rPr>
          <w:rFonts w:cstheme="minorHAnsi"/>
          <w:vertAlign w:val="superscript"/>
        </w:rPr>
        <w:t>1</w:t>
      </w:r>
      <w:r w:rsidR="00F41079" w:rsidRPr="00D3191D">
        <w:rPr>
          <w:rFonts w:cstheme="minorHAnsi"/>
        </w:rPr>
        <w:t>, James Turton</w:t>
      </w:r>
      <w:r w:rsidR="00F41079" w:rsidRPr="00D3191D">
        <w:rPr>
          <w:rFonts w:cstheme="minorHAnsi"/>
          <w:vertAlign w:val="superscript"/>
        </w:rPr>
        <w:t>1</w:t>
      </w:r>
      <w:r w:rsidR="00F41079" w:rsidRPr="00D3191D">
        <w:rPr>
          <w:rFonts w:cstheme="minorHAnsi"/>
        </w:rPr>
        <w:t>, Rita Guerreiro</w:t>
      </w:r>
      <w:r w:rsidR="00F41079" w:rsidRPr="00D3191D">
        <w:rPr>
          <w:rFonts w:cstheme="minorHAnsi"/>
          <w:vertAlign w:val="superscript"/>
        </w:rPr>
        <w:t>2</w:t>
      </w:r>
      <w:r w:rsidR="00F41079" w:rsidRPr="00D3191D">
        <w:rPr>
          <w:rFonts w:cstheme="minorHAnsi"/>
        </w:rPr>
        <w:t>, Jose Bras</w:t>
      </w:r>
      <w:r w:rsidR="00F41079" w:rsidRPr="00D3191D">
        <w:rPr>
          <w:rFonts w:cstheme="minorHAnsi"/>
          <w:vertAlign w:val="superscript"/>
        </w:rPr>
        <w:t>2</w:t>
      </w:r>
      <w:r w:rsidR="00F41079" w:rsidRPr="00D3191D">
        <w:rPr>
          <w:rFonts w:cstheme="minorHAnsi"/>
        </w:rPr>
        <w:t>, John Hardy</w:t>
      </w:r>
      <w:r w:rsidR="00F41079" w:rsidRPr="00D3191D">
        <w:rPr>
          <w:rFonts w:cstheme="minorHAnsi"/>
          <w:vertAlign w:val="superscript"/>
        </w:rPr>
        <w:t>2</w:t>
      </w:r>
      <w:r w:rsidR="00F41079" w:rsidRPr="00D3191D">
        <w:rPr>
          <w:rFonts w:cstheme="minorHAnsi"/>
        </w:rPr>
        <w:t>, Paul Francis</w:t>
      </w:r>
      <w:r w:rsidR="00F41079" w:rsidRPr="00D3191D">
        <w:rPr>
          <w:rFonts w:cstheme="minorHAnsi"/>
          <w:vertAlign w:val="superscript"/>
        </w:rPr>
        <w:t>3</w:t>
      </w:r>
      <w:r w:rsidR="00F41079" w:rsidRPr="00D3191D">
        <w:rPr>
          <w:rFonts w:cstheme="minorHAnsi"/>
        </w:rPr>
        <w:t xml:space="preserve">, </w:t>
      </w:r>
      <w:r w:rsidR="00251D8A">
        <w:rPr>
          <w:rFonts w:cstheme="minorHAnsi"/>
        </w:rPr>
        <w:t>Rebecca Croucher</w:t>
      </w:r>
      <w:r w:rsidR="00251D8A" w:rsidRPr="00251D8A">
        <w:rPr>
          <w:rFonts w:cstheme="minorHAnsi"/>
          <w:vertAlign w:val="superscript"/>
        </w:rPr>
        <w:t>4</w:t>
      </w:r>
      <w:r w:rsidR="00251D8A">
        <w:rPr>
          <w:rFonts w:cstheme="minorHAnsi"/>
        </w:rPr>
        <w:t xml:space="preserve">, </w:t>
      </w:r>
      <w:r w:rsidR="00F41079" w:rsidRPr="00D3191D">
        <w:rPr>
          <w:rFonts w:cstheme="minorHAnsi"/>
        </w:rPr>
        <w:t>Clive Holmes</w:t>
      </w:r>
      <w:r w:rsidR="00F41079" w:rsidRPr="00D3191D">
        <w:rPr>
          <w:rFonts w:cstheme="minorHAnsi"/>
          <w:vertAlign w:val="superscript"/>
        </w:rPr>
        <w:t>4</w:t>
      </w:r>
      <w:r w:rsidR="00F41079" w:rsidRPr="00D3191D">
        <w:rPr>
          <w:rFonts w:cstheme="minorHAnsi"/>
        </w:rPr>
        <w:t xml:space="preserve"> and Kevin Morgan</w:t>
      </w:r>
      <w:r w:rsidR="00F41079" w:rsidRPr="00D3191D">
        <w:rPr>
          <w:rFonts w:cstheme="minorHAnsi"/>
          <w:vertAlign w:val="superscript"/>
        </w:rPr>
        <w:t>1</w:t>
      </w:r>
      <w:r w:rsidR="00F41079" w:rsidRPr="00D3191D">
        <w:rPr>
          <w:rFonts w:cstheme="minorHAnsi"/>
        </w:rPr>
        <w:t>.</w:t>
      </w:r>
    </w:p>
    <w:p w14:paraId="71CBC2E7" w14:textId="32DF4F73" w:rsidR="00F41079" w:rsidRPr="00D032AC" w:rsidRDefault="005D5399" w:rsidP="005D5399">
      <w:pPr>
        <w:pStyle w:val="ListParagraph"/>
        <w:rPr>
          <w:rFonts w:cstheme="minorHAnsi"/>
        </w:rPr>
      </w:pPr>
      <w:r w:rsidRPr="00D3191D">
        <w:rPr>
          <w:rFonts w:cstheme="minorHAnsi"/>
        </w:rPr>
        <w:t xml:space="preserve">1. </w:t>
      </w:r>
      <w:r w:rsidR="00F41079" w:rsidRPr="00D3191D">
        <w:rPr>
          <w:rFonts w:cstheme="minorHAnsi"/>
        </w:rPr>
        <w:t xml:space="preserve">Human Genetics Group, University of Nottingham, Nottingham, UK. </w:t>
      </w:r>
      <w:r w:rsidR="00F41079" w:rsidRPr="00D3191D">
        <w:rPr>
          <w:rFonts w:cstheme="minorHAnsi"/>
        </w:rPr>
        <w:br/>
        <w:t>2. UK Dementia Research Institute</w:t>
      </w:r>
      <w:r w:rsidR="0064603A" w:rsidRPr="00D3191D">
        <w:rPr>
          <w:rFonts w:cstheme="minorHAnsi"/>
        </w:rPr>
        <w:t xml:space="preserve"> at</w:t>
      </w:r>
      <w:r w:rsidR="00F41079" w:rsidRPr="00D3191D">
        <w:rPr>
          <w:rFonts w:cstheme="minorHAnsi"/>
        </w:rPr>
        <w:t xml:space="preserve"> University College London</w:t>
      </w:r>
      <w:r w:rsidR="0064603A" w:rsidRPr="00D3191D">
        <w:rPr>
          <w:rFonts w:cstheme="minorHAnsi"/>
        </w:rPr>
        <w:t xml:space="preserve"> and ION Department of Neurodegenerative Disease</w:t>
      </w:r>
      <w:r w:rsidR="00F41079" w:rsidRPr="00D3191D">
        <w:rPr>
          <w:rFonts w:cstheme="minorHAnsi"/>
        </w:rPr>
        <w:t xml:space="preserve">, London, UK. </w:t>
      </w:r>
      <w:r w:rsidR="00F41079" w:rsidRPr="00D3191D">
        <w:rPr>
          <w:rFonts w:cstheme="minorHAnsi"/>
        </w:rPr>
        <w:br/>
        <w:t xml:space="preserve">3. Brains for Dementia Research Resource, Wolfson </w:t>
      </w:r>
      <w:r w:rsidR="001A3AE4">
        <w:rPr>
          <w:rFonts w:cstheme="minorHAnsi"/>
        </w:rPr>
        <w:t>CARD</w:t>
      </w:r>
      <w:r w:rsidR="00F41079" w:rsidRPr="00D3191D">
        <w:rPr>
          <w:rFonts w:cstheme="minorHAnsi"/>
        </w:rPr>
        <w:t xml:space="preserve">, King’s College London, London, UK. </w:t>
      </w:r>
      <w:r w:rsidR="00F41079" w:rsidRPr="00D3191D">
        <w:rPr>
          <w:rFonts w:cstheme="minorHAnsi"/>
        </w:rPr>
        <w:br/>
        <w:t>4. Faculty of Medicine, University of Southampton, Southampton, UK.</w:t>
      </w:r>
    </w:p>
    <w:p w14:paraId="26437B4E" w14:textId="6B632826" w:rsidR="005D5399" w:rsidRPr="00924B0C" w:rsidRDefault="00924B0C" w:rsidP="005D5399">
      <w:pPr>
        <w:rPr>
          <w:rFonts w:cstheme="minorHAnsi"/>
          <w:color w:val="000000" w:themeColor="text1"/>
        </w:rPr>
      </w:pPr>
      <w:r w:rsidRPr="00924B0C">
        <w:rPr>
          <w:rFonts w:cstheme="minorHAnsi"/>
          <w:color w:val="000000" w:themeColor="text1"/>
        </w:rPr>
        <w:t>* Joint first authors</w:t>
      </w:r>
    </w:p>
    <w:p w14:paraId="1D2C5F82" w14:textId="3A9C9E2C" w:rsidR="00D928DE" w:rsidRPr="00D928DE" w:rsidRDefault="00D928DE" w:rsidP="005D5399">
      <w:pPr>
        <w:rPr>
          <w:rFonts w:cstheme="minorHAnsi"/>
        </w:rPr>
      </w:pPr>
      <w:r>
        <w:rPr>
          <w:rFonts w:cstheme="minorHAnsi"/>
          <w:b/>
        </w:rPr>
        <w:t xml:space="preserve">Abstract: </w:t>
      </w:r>
      <w:r w:rsidR="007E016E">
        <w:rPr>
          <w:rFonts w:cstheme="minorHAnsi"/>
        </w:rPr>
        <w:t>240</w:t>
      </w:r>
      <w:r w:rsidRPr="00D928DE">
        <w:rPr>
          <w:rFonts w:cstheme="minorHAnsi"/>
        </w:rPr>
        <w:t xml:space="preserve"> words</w:t>
      </w:r>
    </w:p>
    <w:p w14:paraId="598A6F08" w14:textId="438A7EE9" w:rsidR="00D928DE" w:rsidRPr="00D928DE" w:rsidRDefault="00D928DE" w:rsidP="005D5399">
      <w:pPr>
        <w:rPr>
          <w:rFonts w:cstheme="minorHAnsi"/>
        </w:rPr>
      </w:pPr>
      <w:r>
        <w:rPr>
          <w:rFonts w:cstheme="minorHAnsi"/>
          <w:b/>
        </w:rPr>
        <w:t xml:space="preserve">Introduction: </w:t>
      </w:r>
      <w:r w:rsidR="00AA4682">
        <w:rPr>
          <w:rFonts w:cstheme="minorHAnsi"/>
        </w:rPr>
        <w:t>522</w:t>
      </w:r>
      <w:r w:rsidRPr="00D928DE">
        <w:rPr>
          <w:rFonts w:cstheme="minorHAnsi"/>
        </w:rPr>
        <w:t xml:space="preserve"> words</w:t>
      </w:r>
    </w:p>
    <w:p w14:paraId="5B2B0BF7" w14:textId="55385288" w:rsidR="00D928DE" w:rsidRPr="00D928DE" w:rsidRDefault="00D928DE" w:rsidP="005D5399">
      <w:pPr>
        <w:rPr>
          <w:rFonts w:cstheme="minorHAnsi"/>
        </w:rPr>
      </w:pPr>
      <w:r>
        <w:rPr>
          <w:rFonts w:cstheme="minorHAnsi"/>
          <w:b/>
        </w:rPr>
        <w:t xml:space="preserve">Article: </w:t>
      </w:r>
      <w:r w:rsidR="00AA4682">
        <w:rPr>
          <w:rFonts w:cstheme="minorHAnsi"/>
        </w:rPr>
        <w:t>2678</w:t>
      </w:r>
      <w:r w:rsidRPr="00D928DE">
        <w:rPr>
          <w:rFonts w:cstheme="minorHAnsi"/>
        </w:rPr>
        <w:t xml:space="preserve"> words</w:t>
      </w:r>
    </w:p>
    <w:p w14:paraId="7315E1E6" w14:textId="591F56B2" w:rsidR="00D928DE" w:rsidRPr="00D928DE" w:rsidRDefault="00D928DE" w:rsidP="005D5399">
      <w:pPr>
        <w:rPr>
          <w:rFonts w:cstheme="minorHAnsi"/>
        </w:rPr>
      </w:pPr>
      <w:r>
        <w:rPr>
          <w:rFonts w:cstheme="minorHAnsi"/>
          <w:b/>
        </w:rPr>
        <w:t xml:space="preserve">Tables/Figures: </w:t>
      </w:r>
      <w:r w:rsidR="002D26B0">
        <w:rPr>
          <w:rFonts w:cstheme="minorHAnsi"/>
        </w:rPr>
        <w:t>4 (plus two</w:t>
      </w:r>
      <w:r w:rsidRPr="00D928DE">
        <w:rPr>
          <w:rFonts w:cstheme="minorHAnsi"/>
        </w:rPr>
        <w:t xml:space="preserve"> supplemental)</w:t>
      </w:r>
    </w:p>
    <w:p w14:paraId="4A58B8AC" w14:textId="77777777" w:rsidR="00D928DE" w:rsidRPr="00D928DE" w:rsidRDefault="00D928DE" w:rsidP="005D5399">
      <w:pPr>
        <w:rPr>
          <w:rFonts w:cstheme="minorHAnsi"/>
        </w:rPr>
      </w:pPr>
    </w:p>
    <w:p w14:paraId="48B16C09" w14:textId="77777777" w:rsidR="00D928DE" w:rsidRDefault="00D928DE" w:rsidP="005D5399">
      <w:pPr>
        <w:rPr>
          <w:rFonts w:cstheme="minorHAnsi"/>
          <w:b/>
        </w:rPr>
      </w:pPr>
    </w:p>
    <w:p w14:paraId="283E1CAF" w14:textId="14DECA2B" w:rsidR="005D5399" w:rsidRPr="00AA2685" w:rsidRDefault="00AA2685" w:rsidP="005D5399">
      <w:pPr>
        <w:rPr>
          <w:rFonts w:cstheme="minorHAnsi"/>
          <w:b/>
        </w:rPr>
      </w:pPr>
      <w:r w:rsidRPr="00AA2685">
        <w:rPr>
          <w:rFonts w:cstheme="minorHAnsi"/>
          <w:b/>
        </w:rPr>
        <w:t>Abstract</w:t>
      </w:r>
      <w:r w:rsidR="00F074E7">
        <w:rPr>
          <w:rFonts w:cstheme="minorHAnsi"/>
          <w:b/>
        </w:rPr>
        <w:t>:</w:t>
      </w:r>
    </w:p>
    <w:p w14:paraId="7298E878" w14:textId="0EFB6DA2" w:rsidR="00497AD0" w:rsidRPr="006707DE" w:rsidRDefault="00497AD0" w:rsidP="007E016E">
      <w:pPr>
        <w:jc w:val="both"/>
        <w:rPr>
          <w:color w:val="000000" w:themeColor="text1"/>
        </w:rPr>
      </w:pPr>
      <w:r>
        <w:t>Mild cognitive impairment (MCI) occurs in up to one fifth of individuals over the a</w:t>
      </w:r>
      <w:r w:rsidR="00562970">
        <w:t xml:space="preserve">ge of 65, with </w:t>
      </w:r>
      <w:r w:rsidR="002F702E">
        <w:t>approximately a</w:t>
      </w:r>
      <w:r w:rsidR="00562970" w:rsidRPr="006707DE">
        <w:rPr>
          <w:color w:val="000000" w:themeColor="text1"/>
        </w:rPr>
        <w:t xml:space="preserve"> third </w:t>
      </w:r>
      <w:r w:rsidR="00706E4A">
        <w:rPr>
          <w:color w:val="000000" w:themeColor="text1"/>
        </w:rPr>
        <w:t xml:space="preserve">of MCI individuals </w:t>
      </w:r>
      <w:r w:rsidRPr="006707DE">
        <w:rPr>
          <w:color w:val="000000" w:themeColor="text1"/>
        </w:rPr>
        <w:t xml:space="preserve">converting to dementia in later life. There is a growing necessity for early identification for those at risk of dementia as pathological processes begin decades before onset of symptoms. </w:t>
      </w:r>
      <w:r w:rsidR="002F702E">
        <w:rPr>
          <w:color w:val="000000" w:themeColor="text1"/>
        </w:rPr>
        <w:t xml:space="preserve"> </w:t>
      </w:r>
      <w:r w:rsidRPr="006707DE">
        <w:rPr>
          <w:color w:val="000000" w:themeColor="text1"/>
        </w:rPr>
        <w:t>A cohort of 122 individuals diagnosed with MCI and followed up for a 36-month period for conversion to late-onset Alzheimer’s disease (LOAD) were genotyped on the NeuroChip array along with pathologically confirmed cases of LOAD and cognitively normal controls. Polygenic ris</w:t>
      </w:r>
      <w:r w:rsidR="000A0D0F" w:rsidRPr="006707DE">
        <w:rPr>
          <w:color w:val="000000" w:themeColor="text1"/>
        </w:rPr>
        <w:t xml:space="preserve">k scores (PRS) </w:t>
      </w:r>
      <w:r w:rsidR="002F702E">
        <w:rPr>
          <w:color w:val="000000" w:themeColor="text1"/>
        </w:rPr>
        <w:t>for each individual were generated</w:t>
      </w:r>
      <w:r w:rsidR="000A0D0F" w:rsidRPr="006707DE">
        <w:rPr>
          <w:color w:val="000000" w:themeColor="text1"/>
        </w:rPr>
        <w:t xml:space="preserve"> </w:t>
      </w:r>
      <w:r w:rsidRPr="006707DE">
        <w:rPr>
          <w:color w:val="000000" w:themeColor="text1"/>
        </w:rPr>
        <w:t xml:space="preserve">using PRSice-2, </w:t>
      </w:r>
      <w:r w:rsidR="002F702E">
        <w:rPr>
          <w:color w:val="000000" w:themeColor="text1"/>
        </w:rPr>
        <w:t>derived from</w:t>
      </w:r>
      <w:r w:rsidRPr="006707DE">
        <w:rPr>
          <w:color w:val="000000" w:themeColor="text1"/>
        </w:rPr>
        <w:t xml:space="preserve"> summary statistics </w:t>
      </w:r>
      <w:r w:rsidR="002F702E">
        <w:rPr>
          <w:color w:val="000000" w:themeColor="text1"/>
        </w:rPr>
        <w:t>produced from the</w:t>
      </w:r>
      <w:r w:rsidRPr="006707DE">
        <w:rPr>
          <w:color w:val="000000" w:themeColor="text1"/>
        </w:rPr>
        <w:t xml:space="preserve"> International Genomics of Alzheimer’s Disease Project (IGAP) </w:t>
      </w:r>
      <w:r w:rsidR="002F702E">
        <w:rPr>
          <w:color w:val="000000" w:themeColor="text1"/>
        </w:rPr>
        <w:t>genome-wide association study</w:t>
      </w:r>
      <w:r w:rsidRPr="006707DE">
        <w:rPr>
          <w:color w:val="000000" w:themeColor="text1"/>
        </w:rPr>
        <w:t>.</w:t>
      </w:r>
      <w:r w:rsidR="002F702E">
        <w:rPr>
          <w:color w:val="000000" w:themeColor="text1"/>
        </w:rPr>
        <w:t xml:space="preserve"> </w:t>
      </w:r>
      <w:r w:rsidRPr="006707DE">
        <w:rPr>
          <w:color w:val="000000" w:themeColor="text1"/>
        </w:rPr>
        <w:t xml:space="preserve"> Predictability models </w:t>
      </w:r>
      <w:r w:rsidR="00AF5CEE" w:rsidRPr="006707DE">
        <w:rPr>
          <w:color w:val="000000" w:themeColor="text1"/>
        </w:rPr>
        <w:t xml:space="preserve">for LOAD </w:t>
      </w:r>
      <w:r w:rsidRPr="006707DE">
        <w:rPr>
          <w:color w:val="000000" w:themeColor="text1"/>
        </w:rPr>
        <w:t xml:space="preserve">were </w:t>
      </w:r>
      <w:r w:rsidR="002F702E">
        <w:rPr>
          <w:color w:val="000000" w:themeColor="text1"/>
        </w:rPr>
        <w:t>developed</w:t>
      </w:r>
      <w:r w:rsidRPr="006707DE">
        <w:rPr>
          <w:color w:val="000000" w:themeColor="text1"/>
        </w:rPr>
        <w:t xml:space="preserve"> </w:t>
      </w:r>
      <w:r w:rsidR="000A0D0F" w:rsidRPr="006707DE">
        <w:rPr>
          <w:color w:val="000000" w:themeColor="text1"/>
        </w:rPr>
        <w:t>incorporating the PRS with</w:t>
      </w:r>
      <w:r w:rsidRPr="006707DE">
        <w:rPr>
          <w:color w:val="000000" w:themeColor="text1"/>
        </w:rPr>
        <w:t xml:space="preserve"> </w:t>
      </w:r>
      <w:r w:rsidRPr="006707DE">
        <w:rPr>
          <w:i/>
          <w:color w:val="000000" w:themeColor="text1"/>
        </w:rPr>
        <w:t xml:space="preserve">APOE </w:t>
      </w:r>
      <w:r w:rsidRPr="006707DE">
        <w:rPr>
          <w:color w:val="000000" w:themeColor="text1"/>
        </w:rPr>
        <w:t>SNPs (rs7412 and rs429358), age and gender.</w:t>
      </w:r>
      <w:r w:rsidR="00DA638C" w:rsidRPr="006707DE">
        <w:rPr>
          <w:color w:val="000000" w:themeColor="text1"/>
        </w:rPr>
        <w:t xml:space="preserve"> </w:t>
      </w:r>
      <w:r w:rsidR="00AF5CEE" w:rsidRPr="006707DE">
        <w:rPr>
          <w:color w:val="000000" w:themeColor="text1"/>
        </w:rPr>
        <w:t xml:space="preserve">This model was subsequently applied to the MCI cohort to determine </w:t>
      </w:r>
      <w:r w:rsidR="002F702E">
        <w:rPr>
          <w:color w:val="000000" w:themeColor="text1"/>
        </w:rPr>
        <w:t>whether it could be used to predict conversion from MCI to LOAD</w:t>
      </w:r>
      <w:r w:rsidR="00AF5CEE" w:rsidRPr="006707DE">
        <w:rPr>
          <w:color w:val="000000" w:themeColor="text1"/>
        </w:rPr>
        <w:t>.</w:t>
      </w:r>
      <w:r w:rsidR="002F702E">
        <w:rPr>
          <w:color w:val="000000" w:themeColor="text1"/>
        </w:rPr>
        <w:t xml:space="preserve"> </w:t>
      </w:r>
      <w:r w:rsidR="00001CBE" w:rsidRPr="006707DE">
        <w:rPr>
          <w:color w:val="000000" w:themeColor="text1"/>
        </w:rPr>
        <w:t xml:space="preserve"> </w:t>
      </w:r>
      <w:r w:rsidR="00DA638C" w:rsidRPr="006707DE">
        <w:rPr>
          <w:color w:val="000000" w:themeColor="text1"/>
        </w:rPr>
        <w:t xml:space="preserve"> </w:t>
      </w:r>
      <w:r w:rsidR="002F702E">
        <w:rPr>
          <w:color w:val="000000" w:themeColor="text1"/>
        </w:rPr>
        <w:t xml:space="preserve">The PRS model for LOAD </w:t>
      </w:r>
      <w:r w:rsidRPr="006707DE">
        <w:rPr>
          <w:color w:val="000000" w:themeColor="text1"/>
        </w:rPr>
        <w:t xml:space="preserve">using area under the precision-recall curve (AUPRC) </w:t>
      </w:r>
      <w:r w:rsidR="00626892">
        <w:rPr>
          <w:color w:val="000000" w:themeColor="text1"/>
        </w:rPr>
        <w:t>calculated a predictability for LOAD of</w:t>
      </w:r>
      <w:r w:rsidRPr="006707DE">
        <w:rPr>
          <w:color w:val="000000" w:themeColor="text1"/>
        </w:rPr>
        <w:t xml:space="preserve"> 82.5%</w:t>
      </w:r>
      <w:r w:rsidR="00626892">
        <w:rPr>
          <w:color w:val="000000" w:themeColor="text1"/>
        </w:rPr>
        <w:t xml:space="preserve">.  When applied to the MCI cohort predictability for conversion from MCI to LOAD was </w:t>
      </w:r>
      <w:r w:rsidR="00FC5880">
        <w:rPr>
          <w:color w:val="000000" w:themeColor="text1"/>
        </w:rPr>
        <w:t>61</w:t>
      </w:r>
      <w:r w:rsidR="00AF5CEE" w:rsidRPr="006707DE">
        <w:rPr>
          <w:color w:val="000000" w:themeColor="text1"/>
        </w:rPr>
        <w:t>.0%.</w:t>
      </w:r>
      <w:r w:rsidR="00C72F58" w:rsidRPr="006707DE">
        <w:rPr>
          <w:color w:val="000000" w:themeColor="text1"/>
        </w:rPr>
        <w:t xml:space="preserve"> </w:t>
      </w:r>
      <w:r w:rsidR="00626892">
        <w:rPr>
          <w:color w:val="000000" w:themeColor="text1"/>
        </w:rPr>
        <w:t xml:space="preserve"> Increases in average PRS scores across diagnosis group were observed with o</w:t>
      </w:r>
      <w:r w:rsidR="002F702E" w:rsidRPr="006707DE">
        <w:rPr>
          <w:color w:val="000000" w:themeColor="text1"/>
        </w:rPr>
        <w:t xml:space="preserve">ne-way ANOVA </w:t>
      </w:r>
      <w:r w:rsidR="00626892">
        <w:rPr>
          <w:color w:val="000000" w:themeColor="text1"/>
        </w:rPr>
        <w:t>suggesting significant differences in PRS between the groups</w:t>
      </w:r>
      <w:r w:rsidR="002F702E" w:rsidRPr="006707DE">
        <w:rPr>
          <w:color w:val="000000" w:themeColor="text1"/>
        </w:rPr>
        <w:t xml:space="preserve"> (p&lt;0.0001). </w:t>
      </w:r>
      <w:r w:rsidR="00AF5CEE" w:rsidRPr="006707DE">
        <w:rPr>
          <w:color w:val="000000" w:themeColor="text1"/>
        </w:rPr>
        <w:t xml:space="preserve">This analysis suggests that </w:t>
      </w:r>
      <w:r w:rsidR="000A0D0F" w:rsidRPr="006707DE">
        <w:rPr>
          <w:color w:val="000000" w:themeColor="text1"/>
        </w:rPr>
        <w:t>the PRS model for LOAD</w:t>
      </w:r>
      <w:r w:rsidR="00AF5CEE" w:rsidRPr="006707DE">
        <w:rPr>
          <w:color w:val="000000" w:themeColor="text1"/>
        </w:rPr>
        <w:t xml:space="preserve"> can be used to identify </w:t>
      </w:r>
      <w:r w:rsidR="000A0D0F" w:rsidRPr="006707DE">
        <w:rPr>
          <w:color w:val="000000" w:themeColor="text1"/>
        </w:rPr>
        <w:t>individuals with MCI at risk of</w:t>
      </w:r>
      <w:r w:rsidR="00AF5CEE" w:rsidRPr="006707DE">
        <w:rPr>
          <w:color w:val="000000" w:themeColor="text1"/>
        </w:rPr>
        <w:t xml:space="preserve"> conversion</w:t>
      </w:r>
      <w:r w:rsidR="000A0D0F" w:rsidRPr="006707DE">
        <w:rPr>
          <w:color w:val="000000" w:themeColor="text1"/>
        </w:rPr>
        <w:t xml:space="preserve"> to </w:t>
      </w:r>
      <w:r w:rsidR="00626892">
        <w:rPr>
          <w:color w:val="000000" w:themeColor="text1"/>
        </w:rPr>
        <w:t>LO</w:t>
      </w:r>
      <w:r w:rsidR="000A0D0F" w:rsidRPr="006707DE">
        <w:rPr>
          <w:color w:val="000000" w:themeColor="text1"/>
        </w:rPr>
        <w:t>AD</w:t>
      </w:r>
      <w:r w:rsidR="00AF5CEE" w:rsidRPr="006707DE">
        <w:rPr>
          <w:color w:val="000000" w:themeColor="text1"/>
        </w:rPr>
        <w:t xml:space="preserve">. </w:t>
      </w:r>
    </w:p>
    <w:p w14:paraId="2F6F6965" w14:textId="77777777" w:rsidR="00A92A52" w:rsidRDefault="00A92A52">
      <w:pPr>
        <w:rPr>
          <w:b/>
        </w:rPr>
      </w:pPr>
      <w:r>
        <w:rPr>
          <w:b/>
        </w:rPr>
        <w:br w:type="page"/>
      </w:r>
    </w:p>
    <w:p w14:paraId="41F94874" w14:textId="41FE9A47" w:rsidR="0091706D" w:rsidRPr="005D5399" w:rsidRDefault="00EB6675" w:rsidP="005D5399">
      <w:pPr>
        <w:rPr>
          <w:b/>
        </w:rPr>
      </w:pPr>
      <w:r w:rsidRPr="005D5399">
        <w:rPr>
          <w:b/>
        </w:rPr>
        <w:lastRenderedPageBreak/>
        <w:t>Introduction</w:t>
      </w:r>
      <w:r w:rsidR="00F074E7">
        <w:rPr>
          <w:b/>
        </w:rPr>
        <w:t>:</w:t>
      </w:r>
    </w:p>
    <w:p w14:paraId="67D76C1C" w14:textId="77C4EC80" w:rsidR="00FD6ACA" w:rsidRPr="006707DE" w:rsidRDefault="00FD6ACA" w:rsidP="00FD6ACA">
      <w:pPr>
        <w:rPr>
          <w:color w:val="000000" w:themeColor="text1"/>
        </w:rPr>
      </w:pPr>
      <w:r>
        <w:t xml:space="preserve">The genetic contribution to late-onset Alzheimer’s disease (LOAD) is now well established, with heritability estimates ranging from 58-79% </w:t>
      </w:r>
      <w:r>
        <w:fldChar w:fldCharType="begin">
          <w:fldData xml:space="preserve">PEVuZE5vdGU+PENpdGU+PEF1dGhvcj5HYXR6PC9BdXRob3I+PFllYXI+MjAwNjwvWWVhcj48UmVj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</w:fldData>
        </w:fldChar>
      </w:r>
      <w:r w:rsidR="00A07B3D">
        <w:instrText xml:space="preserve"> ADDIN EN.CITE </w:instrText>
      </w:r>
      <w:r w:rsidR="00A07B3D">
        <w:fldChar w:fldCharType="begin">
          <w:fldData xml:space="preserve">PEVuZE5vdGU+PENpdGU+PEF1dGhvcj5HYXR6PC9BdXRob3I+PFllYXI+MjAwNjwvWWVhcj48UmVj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</w:fldData>
        </w:fldChar>
      </w:r>
      <w:r w:rsidR="00A07B3D">
        <w:instrText xml:space="preserve"> ADDIN EN.CITE.DATA </w:instrText>
      </w:r>
      <w:r w:rsidR="00A07B3D">
        <w:fldChar w:fldCharType="end"/>
      </w:r>
      <w:r>
        <w:fldChar w:fldCharType="separate"/>
      </w:r>
      <w:r w:rsidR="00516CCF">
        <w:rPr>
          <w:noProof/>
        </w:rPr>
        <w:t>(</w:t>
      </w:r>
      <w:hyperlink w:anchor="_ENREF_1" w:tooltip="Gatz, 2006 #5" w:history="1">
        <w:r w:rsidR="00A07B3D">
          <w:rPr>
            <w:noProof/>
          </w:rPr>
          <w:t>1</w:t>
        </w:r>
      </w:hyperlink>
      <w:r w:rsidR="00516CCF">
        <w:rPr>
          <w:noProof/>
        </w:rPr>
        <w:t>)</w:t>
      </w:r>
      <w:r>
        <w:fldChar w:fldCharType="end"/>
      </w:r>
      <w:r>
        <w:t xml:space="preserve">. </w:t>
      </w:r>
      <w:r w:rsidRPr="002E04A8">
        <w:t xml:space="preserve">The </w:t>
      </w:r>
      <w:r w:rsidRPr="002E04A8">
        <w:rPr>
          <w:i/>
        </w:rPr>
        <w:t>APOE</w:t>
      </w:r>
      <w:r w:rsidR="00FF31DA">
        <w:t xml:space="preserve"> gene located on </w:t>
      </w:r>
      <w:r w:rsidR="00FF31DA" w:rsidRPr="006707DE">
        <w:rPr>
          <w:color w:val="000000" w:themeColor="text1"/>
        </w:rPr>
        <w:t>Chromosome 19 encodes the</w:t>
      </w:r>
      <w:r w:rsidRPr="006707DE">
        <w:rPr>
          <w:color w:val="000000" w:themeColor="text1"/>
        </w:rPr>
        <w:t xml:space="preserve"> Apolipoprotein E</w:t>
      </w:r>
      <w:r w:rsidR="00FF31DA" w:rsidRPr="006707DE">
        <w:rPr>
          <w:color w:val="000000" w:themeColor="text1"/>
        </w:rPr>
        <w:t xml:space="preserve"> protein. This gene represents the largest genetic risk factor for LOAD </w:t>
      </w:r>
      <w:r w:rsidR="008265FF" w:rsidRPr="006707DE">
        <w:rPr>
          <w:color w:val="000000" w:themeColor="text1"/>
        </w:rPr>
        <w:t>to date</w:t>
      </w:r>
      <w:r w:rsidR="008265FF">
        <w:rPr>
          <w:color w:val="000000" w:themeColor="text1"/>
        </w:rPr>
        <w:t>,</w:t>
      </w:r>
      <w:r w:rsidR="008265FF" w:rsidRPr="006707DE">
        <w:rPr>
          <w:color w:val="000000" w:themeColor="text1"/>
        </w:rPr>
        <w:t xml:space="preserve"> </w:t>
      </w:r>
      <w:r w:rsidR="00FF31DA" w:rsidRPr="006707DE">
        <w:rPr>
          <w:color w:val="000000" w:themeColor="text1"/>
        </w:rPr>
        <w:t xml:space="preserve">with genetic variation producing </w:t>
      </w:r>
      <w:r w:rsidRPr="006707DE">
        <w:rPr>
          <w:color w:val="000000" w:themeColor="text1"/>
        </w:rPr>
        <w:t xml:space="preserve">three isoforms: </w:t>
      </w:r>
      <w:r w:rsidRPr="006707DE">
        <w:rPr>
          <w:rFonts w:cstheme="minorHAnsi"/>
          <w:color w:val="000000" w:themeColor="text1"/>
        </w:rPr>
        <w:t>ε</w:t>
      </w:r>
      <w:r w:rsidRPr="006707DE">
        <w:rPr>
          <w:color w:val="000000" w:themeColor="text1"/>
        </w:rPr>
        <w:t>2</w:t>
      </w:r>
      <w:r w:rsidR="008265FF">
        <w:rPr>
          <w:color w:val="000000" w:themeColor="text1"/>
        </w:rPr>
        <w:t xml:space="preserve"> (protective)</w:t>
      </w:r>
      <w:r w:rsidRPr="006707DE">
        <w:rPr>
          <w:color w:val="000000" w:themeColor="text1"/>
        </w:rPr>
        <w:t xml:space="preserve">, </w:t>
      </w:r>
      <w:r w:rsidRPr="006707DE">
        <w:rPr>
          <w:rFonts w:cstheme="minorHAnsi"/>
          <w:color w:val="000000" w:themeColor="text1"/>
        </w:rPr>
        <w:t>ε</w:t>
      </w:r>
      <w:r w:rsidRPr="006707DE">
        <w:rPr>
          <w:color w:val="000000" w:themeColor="text1"/>
        </w:rPr>
        <w:t>3</w:t>
      </w:r>
      <w:r w:rsidR="008265FF">
        <w:rPr>
          <w:color w:val="000000" w:themeColor="text1"/>
        </w:rPr>
        <w:t xml:space="preserve"> (neutral and most common form)</w:t>
      </w:r>
      <w:r w:rsidRPr="006707DE">
        <w:rPr>
          <w:color w:val="000000" w:themeColor="text1"/>
        </w:rPr>
        <w:t xml:space="preserve">, and </w:t>
      </w:r>
      <w:r w:rsidRPr="006707DE">
        <w:rPr>
          <w:rFonts w:cstheme="minorHAnsi"/>
          <w:color w:val="000000" w:themeColor="text1"/>
        </w:rPr>
        <w:t>ε</w:t>
      </w:r>
      <w:r w:rsidRPr="006707DE">
        <w:rPr>
          <w:color w:val="000000" w:themeColor="text1"/>
        </w:rPr>
        <w:t>4,</w:t>
      </w:r>
      <w:r w:rsidR="00FF31DA" w:rsidRPr="006707DE">
        <w:rPr>
          <w:color w:val="000000" w:themeColor="text1"/>
        </w:rPr>
        <w:t xml:space="preserve"> which is associated with</w:t>
      </w:r>
      <w:r w:rsidRPr="006707DE">
        <w:rPr>
          <w:color w:val="000000" w:themeColor="text1"/>
        </w:rPr>
        <w:t xml:space="preserve"> increased risk</w:t>
      </w:r>
      <w:r w:rsidR="008265FF">
        <w:rPr>
          <w:color w:val="000000" w:themeColor="text1"/>
        </w:rPr>
        <w:t xml:space="preserve"> for LOAD</w:t>
      </w:r>
      <w:r w:rsidRPr="006707DE">
        <w:rPr>
          <w:color w:val="000000" w:themeColor="text1"/>
        </w:rPr>
        <w:t>.</w:t>
      </w:r>
      <w:r w:rsidR="00C72F58" w:rsidRPr="006707DE">
        <w:rPr>
          <w:color w:val="000000" w:themeColor="text1"/>
        </w:rPr>
        <w:t xml:space="preserve"> </w:t>
      </w:r>
      <w:r w:rsidRPr="006707DE">
        <w:rPr>
          <w:color w:val="000000" w:themeColor="text1"/>
        </w:rPr>
        <w:t xml:space="preserve">Further to this a number of both common and rare genetic risk factors have been identified in recent years from Genome-Wide Association Studies (GWAS) and next generation sequencing efforts </w:t>
      </w:r>
      <w:r w:rsidRPr="006707DE">
        <w:rPr>
          <w:color w:val="000000" w:themeColor="text1"/>
        </w:rPr>
        <w:fldChar w:fldCharType="begin">
          <w:fldData xml:space="preserve">O0RlcGFydG1lbnQgb2YgT2xkIEFnZSBQc3ljaGlhdHJ5LCBJbnN0aXR1dGUgb2YgUHN5Y2hpYXRy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</w:fldData>
        </w:fldChar>
      </w:r>
      <w:r w:rsidR="00A07B3D">
        <w:rPr>
          <w:color w:val="000000" w:themeColor="text1"/>
        </w:rPr>
        <w:instrText xml:space="preserve"> ADDIN EN.CITE </w:instrText>
      </w:r>
      <w:r w:rsidR="00A07B3D">
        <w:rPr>
          <w:color w:val="000000" w:themeColor="text1"/>
        </w:rPr>
        <w:fldChar w:fldCharType="begin">
          <w:fldData xml:space="preserve">PEVuZE5vdGU+PENpdGU+PEF1dGhvcj5HdWVycmVpcm88L0F1dGhvcj48WWVhcj4yMDEzPC9ZZWFy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==
</w:fldData>
        </w:fldChar>
      </w:r>
      <w:r w:rsidR="00A07B3D">
        <w:rPr>
          <w:color w:val="000000" w:themeColor="text1"/>
        </w:rPr>
        <w:instrText xml:space="preserve"> ADDIN EN.CITE.DATA </w:instrText>
      </w:r>
      <w:r w:rsidR="00A07B3D">
        <w:rPr>
          <w:color w:val="000000" w:themeColor="text1"/>
        </w:rPr>
      </w:r>
      <w:r w:rsidR="00A07B3D">
        <w:rPr>
          <w:color w:val="000000" w:themeColor="text1"/>
        </w:rPr>
        <w:fldChar w:fldCharType="end"/>
      </w:r>
      <w:r w:rsidR="00A07B3D">
        <w:rPr>
          <w:color w:val="000000" w:themeColor="text1"/>
        </w:rPr>
        <w:fldChar w:fldCharType="begin">
          <w:fldData xml:space="preserve">O0RlcGFydG1lbnQgb2YgT2xkIEFnZSBQc3ljaGlhdHJ5LCBJbnN0aXR1dGUgb2YgUHN5Y2hpYXRy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</w:fldData>
        </w:fldChar>
      </w:r>
      <w:r w:rsidR="00A07B3D">
        <w:rPr>
          <w:color w:val="000000" w:themeColor="text1"/>
        </w:rPr>
        <w:instrText xml:space="preserve"> ADDIN EN.CITE.DATA </w:instrText>
      </w:r>
      <w:r w:rsidR="00A07B3D">
        <w:rPr>
          <w:color w:val="000000" w:themeColor="text1"/>
        </w:rPr>
      </w:r>
      <w:r w:rsidR="00A07B3D">
        <w:rPr>
          <w:color w:val="000000" w:themeColor="text1"/>
        </w:rPr>
        <w:fldChar w:fldCharType="end"/>
      </w:r>
      <w:r w:rsidRPr="006707DE">
        <w:rPr>
          <w:color w:val="000000" w:themeColor="text1"/>
        </w:rPr>
      </w:r>
      <w:r w:rsidRPr="006707DE">
        <w:rPr>
          <w:color w:val="000000" w:themeColor="text1"/>
        </w:rPr>
        <w:fldChar w:fldCharType="separate"/>
      </w:r>
      <w:r w:rsidR="00516CCF">
        <w:rPr>
          <w:noProof/>
          <w:color w:val="000000" w:themeColor="text1"/>
        </w:rPr>
        <w:t>(</w:t>
      </w:r>
      <w:hyperlink w:anchor="_ENREF_2" w:tooltip="Guerreiro, 2013 #3" w:history="1">
        <w:r w:rsidR="00A07B3D">
          <w:rPr>
            <w:noProof/>
            <w:color w:val="000000" w:themeColor="text1"/>
          </w:rPr>
          <w:t>2-5</w:t>
        </w:r>
      </w:hyperlink>
      <w:r w:rsidR="00516CCF">
        <w:rPr>
          <w:noProof/>
          <w:color w:val="000000" w:themeColor="text1"/>
        </w:rPr>
        <w:t>)</w:t>
      </w:r>
      <w:r w:rsidRPr="006707DE">
        <w:rPr>
          <w:color w:val="000000" w:themeColor="text1"/>
        </w:rPr>
        <w:fldChar w:fldCharType="end"/>
      </w:r>
      <w:r w:rsidRPr="006707DE">
        <w:rPr>
          <w:color w:val="000000" w:themeColor="text1"/>
        </w:rPr>
        <w:t>.</w:t>
      </w:r>
      <w:r w:rsidR="00DA638C" w:rsidRPr="006707DE">
        <w:rPr>
          <w:color w:val="000000" w:themeColor="text1"/>
        </w:rPr>
        <w:t xml:space="preserve"> </w:t>
      </w:r>
      <w:r w:rsidR="00562970" w:rsidRPr="006707DE">
        <w:rPr>
          <w:color w:val="000000" w:themeColor="text1"/>
        </w:rPr>
        <w:t xml:space="preserve">Despite this increase in our </w:t>
      </w:r>
      <w:r w:rsidR="00FF31DA" w:rsidRPr="006707DE">
        <w:rPr>
          <w:color w:val="000000" w:themeColor="text1"/>
        </w:rPr>
        <w:t xml:space="preserve">knowledge </w:t>
      </w:r>
      <w:r w:rsidR="00562970" w:rsidRPr="006707DE">
        <w:rPr>
          <w:color w:val="000000" w:themeColor="text1"/>
        </w:rPr>
        <w:t xml:space="preserve">of </w:t>
      </w:r>
      <w:r w:rsidR="00FF31DA" w:rsidRPr="006707DE">
        <w:rPr>
          <w:color w:val="000000" w:themeColor="text1"/>
        </w:rPr>
        <w:t>genetic associations these do not account for the entire heritability of the LOAD phenotype.</w:t>
      </w:r>
      <w:r w:rsidR="00C72F58" w:rsidRPr="006707DE">
        <w:rPr>
          <w:color w:val="000000" w:themeColor="text1"/>
        </w:rPr>
        <w:t xml:space="preserve"> </w:t>
      </w:r>
      <w:r w:rsidR="00FF31DA" w:rsidRPr="006707DE">
        <w:rPr>
          <w:color w:val="000000" w:themeColor="text1"/>
        </w:rPr>
        <w:t>Although other factors such as epistasis and epigenetics might contribute, it is becoming accepted that far more genes/polymorphisms with much smaller effect sizes are involved in complex disease</w:t>
      </w:r>
      <w:r w:rsidR="00562970" w:rsidRPr="006707DE">
        <w:rPr>
          <w:color w:val="000000" w:themeColor="text1"/>
        </w:rPr>
        <w:t>s</w:t>
      </w:r>
      <w:r w:rsidR="00FF31DA" w:rsidRPr="006707DE">
        <w:rPr>
          <w:color w:val="000000" w:themeColor="text1"/>
        </w:rPr>
        <w:t xml:space="preserve"> </w:t>
      </w:r>
      <w:r w:rsidR="00FF31DA" w:rsidRPr="003200DA">
        <w:t>than previous</w:t>
      </w:r>
      <w:r w:rsidR="00E64CBF" w:rsidRPr="003200DA">
        <w:t>ly</w:t>
      </w:r>
      <w:r w:rsidR="00FF31DA" w:rsidRPr="003200DA">
        <w:t xml:space="preserve"> envisaged</w:t>
      </w:r>
      <w:r w:rsidR="00FF31DA" w:rsidRPr="006707DE">
        <w:rPr>
          <w:color w:val="000000" w:themeColor="text1"/>
        </w:rPr>
        <w:t>.</w:t>
      </w:r>
    </w:p>
    <w:p w14:paraId="014EF960" w14:textId="15709494" w:rsidR="00974D72" w:rsidRPr="006707DE" w:rsidRDefault="00974D72" w:rsidP="00974D72">
      <w:pPr>
        <w:rPr>
          <w:color w:val="000000" w:themeColor="text1"/>
        </w:rPr>
      </w:pPr>
      <w:r w:rsidRPr="006707DE">
        <w:rPr>
          <w:color w:val="000000" w:themeColor="text1"/>
        </w:rPr>
        <w:t xml:space="preserve">Genetic risk calculation studies have typically used </w:t>
      </w:r>
      <w:r w:rsidR="008265FF">
        <w:rPr>
          <w:color w:val="000000" w:themeColor="text1"/>
        </w:rPr>
        <w:t xml:space="preserve">only </w:t>
      </w:r>
      <w:r w:rsidRPr="006707DE">
        <w:rPr>
          <w:color w:val="000000" w:themeColor="text1"/>
        </w:rPr>
        <w:t xml:space="preserve">variants identified by GWAS </w:t>
      </w:r>
      <w:r w:rsidR="00C37959" w:rsidRPr="006707DE">
        <w:rPr>
          <w:color w:val="000000" w:themeColor="text1"/>
        </w:rPr>
        <w:t xml:space="preserve">to try and </w:t>
      </w:r>
      <w:r w:rsidRPr="006707DE">
        <w:rPr>
          <w:color w:val="000000" w:themeColor="text1"/>
        </w:rPr>
        <w:t xml:space="preserve">predict LOAD phenotype </w:t>
      </w:r>
      <w:r w:rsidRPr="006707DE">
        <w:rPr>
          <w:color w:val="000000" w:themeColor="text1"/>
        </w:rPr>
        <w:fldChar w:fldCharType="begin">
          <w:fldData xml:space="preserve">PEVuZE5vdGU+PENpdGU+PEF1dGhvcj5DaG91cmFraTwvQXV0aG9yPjxZZWFyPjIwMTY8L1llYXI+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</w:fldData>
        </w:fldChar>
      </w:r>
      <w:r w:rsidR="00A07B3D">
        <w:rPr>
          <w:color w:val="000000" w:themeColor="text1"/>
        </w:rPr>
        <w:instrText xml:space="preserve"> ADDIN EN.CITE </w:instrText>
      </w:r>
      <w:r w:rsidR="00A07B3D">
        <w:rPr>
          <w:color w:val="000000" w:themeColor="text1"/>
        </w:rPr>
        <w:fldChar w:fldCharType="begin">
          <w:fldData xml:space="preserve">PEVuZE5vdGU+PENpdGU+PEF1dGhvcj5DaG91cmFraTwvQXV0aG9yPjxZZWFyPjIwMTY8L1llYXI+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</w:fldData>
        </w:fldChar>
      </w:r>
      <w:r w:rsidR="00A07B3D">
        <w:rPr>
          <w:color w:val="000000" w:themeColor="text1"/>
        </w:rPr>
        <w:instrText xml:space="preserve"> ADDIN EN.CITE.DATA </w:instrText>
      </w:r>
      <w:r w:rsidR="00A07B3D">
        <w:rPr>
          <w:color w:val="000000" w:themeColor="text1"/>
        </w:rPr>
      </w:r>
      <w:r w:rsidR="00A07B3D">
        <w:rPr>
          <w:color w:val="000000" w:themeColor="text1"/>
        </w:rPr>
        <w:fldChar w:fldCharType="end"/>
      </w:r>
      <w:r w:rsidRPr="006707DE">
        <w:rPr>
          <w:color w:val="000000" w:themeColor="text1"/>
        </w:rPr>
      </w:r>
      <w:r w:rsidRPr="006707DE">
        <w:rPr>
          <w:color w:val="000000" w:themeColor="text1"/>
        </w:rPr>
        <w:fldChar w:fldCharType="separate"/>
      </w:r>
      <w:r w:rsidR="00516CCF">
        <w:rPr>
          <w:noProof/>
          <w:color w:val="000000" w:themeColor="text1"/>
        </w:rPr>
        <w:t>(</w:t>
      </w:r>
      <w:hyperlink w:anchor="_ENREF_6" w:tooltip="Chouraki, 2016 #381" w:history="1">
        <w:r w:rsidR="00A07B3D">
          <w:rPr>
            <w:noProof/>
            <w:color w:val="000000" w:themeColor="text1"/>
          </w:rPr>
          <w:t>6-12</w:t>
        </w:r>
      </w:hyperlink>
      <w:r w:rsidR="00516CCF">
        <w:rPr>
          <w:noProof/>
          <w:color w:val="000000" w:themeColor="text1"/>
        </w:rPr>
        <w:t>)</w:t>
      </w:r>
      <w:r w:rsidRPr="006707DE">
        <w:rPr>
          <w:color w:val="000000" w:themeColor="text1"/>
        </w:rPr>
        <w:fldChar w:fldCharType="end"/>
      </w:r>
      <w:r w:rsidRPr="006707DE">
        <w:rPr>
          <w:color w:val="000000" w:themeColor="text1"/>
        </w:rPr>
        <w:t xml:space="preserve">, MCI conversion to LOAD </w:t>
      </w:r>
      <w:r w:rsidRPr="006707DE">
        <w:rPr>
          <w:color w:val="000000" w:themeColor="text1"/>
        </w:rPr>
        <w:fldChar w:fldCharType="begin">
          <w:fldData xml:space="preserve">PEVuZE5vdGU+PENpdGU+PEF1dGhvcj5BZGFtczwvQXV0aG9yPjxZZWFyPjIwMTU8L1llYXI+PFJl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</w:fldData>
        </w:fldChar>
      </w:r>
      <w:r w:rsidR="00A07B3D">
        <w:rPr>
          <w:color w:val="000000" w:themeColor="text1"/>
        </w:rPr>
        <w:instrText xml:space="preserve"> ADDIN EN.CITE </w:instrText>
      </w:r>
      <w:r w:rsidR="00A07B3D">
        <w:rPr>
          <w:color w:val="000000" w:themeColor="text1"/>
        </w:rPr>
        <w:fldChar w:fldCharType="begin">
          <w:fldData xml:space="preserve">PEVuZE5vdGU+PENpdGU+PEF1dGhvcj5BZGFtczwvQXV0aG9yPjxZZWFyPjIwMTU8L1llYXI+PFJl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</w:fldData>
        </w:fldChar>
      </w:r>
      <w:r w:rsidR="00A07B3D">
        <w:rPr>
          <w:color w:val="000000" w:themeColor="text1"/>
        </w:rPr>
        <w:instrText xml:space="preserve"> ADDIN EN.CITE.DATA </w:instrText>
      </w:r>
      <w:r w:rsidR="00A07B3D">
        <w:rPr>
          <w:color w:val="000000" w:themeColor="text1"/>
        </w:rPr>
      </w:r>
      <w:r w:rsidR="00A07B3D">
        <w:rPr>
          <w:color w:val="000000" w:themeColor="text1"/>
        </w:rPr>
        <w:fldChar w:fldCharType="end"/>
      </w:r>
      <w:r w:rsidRPr="006707DE">
        <w:rPr>
          <w:color w:val="000000" w:themeColor="text1"/>
        </w:rPr>
      </w:r>
      <w:r w:rsidRPr="006707DE">
        <w:rPr>
          <w:color w:val="000000" w:themeColor="text1"/>
        </w:rPr>
        <w:fldChar w:fldCharType="separate"/>
      </w:r>
      <w:r w:rsidR="00516CCF">
        <w:rPr>
          <w:noProof/>
          <w:color w:val="000000" w:themeColor="text1"/>
        </w:rPr>
        <w:t>(</w:t>
      </w:r>
      <w:hyperlink w:anchor="_ENREF_13" w:tooltip="Adams, 2015 #386" w:history="1">
        <w:r w:rsidR="00A07B3D">
          <w:rPr>
            <w:noProof/>
            <w:color w:val="000000" w:themeColor="text1"/>
          </w:rPr>
          <w:t>13</w:t>
        </w:r>
      </w:hyperlink>
      <w:r w:rsidR="00516CCF">
        <w:rPr>
          <w:noProof/>
          <w:color w:val="000000" w:themeColor="text1"/>
        </w:rPr>
        <w:t xml:space="preserve">, </w:t>
      </w:r>
      <w:hyperlink w:anchor="_ENREF_14" w:tooltip="Rodriguez-Rodriguez, 2013 #382" w:history="1">
        <w:r w:rsidR="00A07B3D">
          <w:rPr>
            <w:noProof/>
            <w:color w:val="000000" w:themeColor="text1"/>
          </w:rPr>
          <w:t>14</w:t>
        </w:r>
      </w:hyperlink>
      <w:r w:rsidR="00516CCF">
        <w:rPr>
          <w:noProof/>
          <w:color w:val="000000" w:themeColor="text1"/>
        </w:rPr>
        <w:t>)</w:t>
      </w:r>
      <w:r w:rsidRPr="006707DE">
        <w:rPr>
          <w:color w:val="000000" w:themeColor="text1"/>
        </w:rPr>
        <w:fldChar w:fldCharType="end"/>
      </w:r>
      <w:r w:rsidRPr="006707DE">
        <w:rPr>
          <w:color w:val="000000" w:themeColor="text1"/>
        </w:rPr>
        <w:t xml:space="preserve">, hippocampal cortical thickness </w:t>
      </w:r>
      <w:r w:rsidRPr="006707DE">
        <w:rPr>
          <w:color w:val="000000" w:themeColor="text1"/>
        </w:rPr>
        <w:fldChar w:fldCharType="begin">
          <w:fldData xml:space="preserve">PEVuZE5vdGU+PENpdGU+PEF1dGhvcj5IYXJyaXNvbjwvQXV0aG9yPjxZZWFyPjIwMTY8L1llYXI+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</w:fldData>
        </w:fldChar>
      </w:r>
      <w:r w:rsidR="00A07B3D">
        <w:rPr>
          <w:color w:val="000000" w:themeColor="text1"/>
        </w:rPr>
        <w:instrText xml:space="preserve"> ADDIN EN.CITE </w:instrText>
      </w:r>
      <w:r w:rsidR="00A07B3D">
        <w:rPr>
          <w:color w:val="000000" w:themeColor="text1"/>
        </w:rPr>
        <w:fldChar w:fldCharType="begin">
          <w:fldData xml:space="preserve">PEVuZE5vdGU+PENpdGU+PEF1dGhvcj5IYXJyaXNvbjwvQXV0aG9yPjxZZWFyPjIwMTY8L1llYXI+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</w:fldData>
        </w:fldChar>
      </w:r>
      <w:r w:rsidR="00A07B3D">
        <w:rPr>
          <w:color w:val="000000" w:themeColor="text1"/>
        </w:rPr>
        <w:instrText xml:space="preserve"> ADDIN EN.CITE.DATA </w:instrText>
      </w:r>
      <w:r w:rsidR="00A07B3D">
        <w:rPr>
          <w:color w:val="000000" w:themeColor="text1"/>
        </w:rPr>
      </w:r>
      <w:r w:rsidR="00A07B3D">
        <w:rPr>
          <w:color w:val="000000" w:themeColor="text1"/>
        </w:rPr>
        <w:fldChar w:fldCharType="end"/>
      </w:r>
      <w:r w:rsidRPr="006707DE">
        <w:rPr>
          <w:color w:val="000000" w:themeColor="text1"/>
        </w:rPr>
      </w:r>
      <w:r w:rsidRPr="006707DE">
        <w:rPr>
          <w:color w:val="000000" w:themeColor="text1"/>
        </w:rPr>
        <w:fldChar w:fldCharType="separate"/>
      </w:r>
      <w:r w:rsidR="00516CCF">
        <w:rPr>
          <w:noProof/>
          <w:color w:val="000000" w:themeColor="text1"/>
        </w:rPr>
        <w:t>(</w:t>
      </w:r>
      <w:hyperlink w:anchor="_ENREF_15" w:tooltip="Harrison, 2016 #383" w:history="1">
        <w:r w:rsidR="00A07B3D">
          <w:rPr>
            <w:noProof/>
            <w:color w:val="000000" w:themeColor="text1"/>
          </w:rPr>
          <w:t>15</w:t>
        </w:r>
      </w:hyperlink>
      <w:r w:rsidR="00516CCF">
        <w:rPr>
          <w:noProof/>
          <w:color w:val="000000" w:themeColor="text1"/>
        </w:rPr>
        <w:t xml:space="preserve">, </w:t>
      </w:r>
      <w:hyperlink w:anchor="_ENREF_16" w:tooltip="Sabuncu, 2012 #389" w:history="1">
        <w:r w:rsidR="00A07B3D">
          <w:rPr>
            <w:noProof/>
            <w:color w:val="000000" w:themeColor="text1"/>
          </w:rPr>
          <w:t>16</w:t>
        </w:r>
      </w:hyperlink>
      <w:r w:rsidR="00516CCF">
        <w:rPr>
          <w:noProof/>
          <w:color w:val="000000" w:themeColor="text1"/>
        </w:rPr>
        <w:t>)</w:t>
      </w:r>
      <w:r w:rsidRPr="006707DE">
        <w:rPr>
          <w:color w:val="000000" w:themeColor="text1"/>
        </w:rPr>
        <w:fldChar w:fldCharType="end"/>
      </w:r>
      <w:r w:rsidRPr="006707DE">
        <w:rPr>
          <w:color w:val="000000" w:themeColor="text1"/>
        </w:rPr>
        <w:t xml:space="preserve">, hippocampal volume </w:t>
      </w:r>
      <w:r w:rsidRPr="006707DE">
        <w:rPr>
          <w:color w:val="000000" w:themeColor="text1"/>
        </w:rPr>
        <w:fldChar w:fldCharType="begin">
          <w:fldData xml:space="preserve">PEVuZE5vdGU+PENpdGU+PEF1dGhvcj5MdXB0b248L0F1dGhvcj48WWVhcj4yMDE2PC9ZZWFyPjxS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</w:fldData>
        </w:fldChar>
      </w:r>
      <w:r w:rsidR="00A07B3D">
        <w:rPr>
          <w:color w:val="000000" w:themeColor="text1"/>
        </w:rPr>
        <w:instrText xml:space="preserve"> ADDIN EN.CITE </w:instrText>
      </w:r>
      <w:r w:rsidR="00A07B3D">
        <w:rPr>
          <w:color w:val="000000" w:themeColor="text1"/>
        </w:rPr>
        <w:fldChar w:fldCharType="begin">
          <w:fldData xml:space="preserve">PEVuZE5vdGU+PENpdGU+PEF1dGhvcj5MdXB0b248L0F1dGhvcj48WWVhcj4yMDE2PC9ZZWFyPjxS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</w:fldData>
        </w:fldChar>
      </w:r>
      <w:r w:rsidR="00A07B3D">
        <w:rPr>
          <w:color w:val="000000" w:themeColor="text1"/>
        </w:rPr>
        <w:instrText xml:space="preserve"> ADDIN EN.CITE.DATA </w:instrText>
      </w:r>
      <w:r w:rsidR="00A07B3D">
        <w:rPr>
          <w:color w:val="000000" w:themeColor="text1"/>
        </w:rPr>
      </w:r>
      <w:r w:rsidR="00A07B3D">
        <w:rPr>
          <w:color w:val="000000" w:themeColor="text1"/>
        </w:rPr>
        <w:fldChar w:fldCharType="end"/>
      </w:r>
      <w:r w:rsidRPr="006707DE">
        <w:rPr>
          <w:color w:val="000000" w:themeColor="text1"/>
        </w:rPr>
      </w:r>
      <w:r w:rsidRPr="006707DE">
        <w:rPr>
          <w:color w:val="000000" w:themeColor="text1"/>
        </w:rPr>
        <w:fldChar w:fldCharType="separate"/>
      </w:r>
      <w:r w:rsidR="00516CCF">
        <w:rPr>
          <w:noProof/>
          <w:color w:val="000000" w:themeColor="text1"/>
        </w:rPr>
        <w:t>(</w:t>
      </w:r>
      <w:hyperlink w:anchor="_ENREF_17" w:tooltip="Lupton, 2016 #385" w:history="1">
        <w:r w:rsidR="00A07B3D">
          <w:rPr>
            <w:noProof/>
            <w:color w:val="000000" w:themeColor="text1"/>
          </w:rPr>
          <w:t>17</w:t>
        </w:r>
      </w:hyperlink>
      <w:r w:rsidR="00516CCF">
        <w:rPr>
          <w:noProof/>
          <w:color w:val="000000" w:themeColor="text1"/>
        </w:rPr>
        <w:t>)</w:t>
      </w:r>
      <w:r w:rsidRPr="006707DE">
        <w:rPr>
          <w:color w:val="000000" w:themeColor="text1"/>
        </w:rPr>
        <w:fldChar w:fldCharType="end"/>
      </w:r>
      <w:r w:rsidR="00D71EE6">
        <w:rPr>
          <w:color w:val="000000" w:themeColor="text1"/>
        </w:rPr>
        <w:t>, C</w:t>
      </w:r>
      <w:r w:rsidRPr="006707DE">
        <w:rPr>
          <w:color w:val="000000" w:themeColor="text1"/>
        </w:rPr>
        <w:t>S</w:t>
      </w:r>
      <w:r w:rsidR="00D71EE6">
        <w:rPr>
          <w:color w:val="000000" w:themeColor="text1"/>
        </w:rPr>
        <w:t>F</w:t>
      </w:r>
      <w:r w:rsidRPr="006707DE">
        <w:rPr>
          <w:color w:val="000000" w:themeColor="text1"/>
        </w:rPr>
        <w:t xml:space="preserve"> biomarkers </w:t>
      </w:r>
      <w:r w:rsidRPr="006707DE">
        <w:rPr>
          <w:color w:val="000000" w:themeColor="text1"/>
        </w:rPr>
        <w:fldChar w:fldCharType="begin">
          <w:fldData xml:space="preserve">PEVuZE5vdGU+PENpdGU+PEF1dGhvcj5NYXJ0aXNrYWluZW48L0F1dGhvcj48WWVhcj4yMDE1PC9Z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</w:fldData>
        </w:fldChar>
      </w:r>
      <w:r w:rsidR="00A07B3D">
        <w:rPr>
          <w:color w:val="000000" w:themeColor="text1"/>
        </w:rPr>
        <w:instrText xml:space="preserve"> ADDIN EN.CITE </w:instrText>
      </w:r>
      <w:r w:rsidR="00A07B3D">
        <w:rPr>
          <w:color w:val="000000" w:themeColor="text1"/>
        </w:rPr>
        <w:fldChar w:fldCharType="begin">
          <w:fldData xml:space="preserve">PEVuZE5vdGU+PENpdGU+PEF1dGhvcj5NYXJ0aXNrYWluZW48L0F1dGhvcj48WWVhcj4yMDE1PC9Z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</w:fldData>
        </w:fldChar>
      </w:r>
      <w:r w:rsidR="00A07B3D">
        <w:rPr>
          <w:color w:val="000000" w:themeColor="text1"/>
        </w:rPr>
        <w:instrText xml:space="preserve"> ADDIN EN.CITE.DATA </w:instrText>
      </w:r>
      <w:r w:rsidR="00A07B3D">
        <w:rPr>
          <w:color w:val="000000" w:themeColor="text1"/>
        </w:rPr>
      </w:r>
      <w:r w:rsidR="00A07B3D">
        <w:rPr>
          <w:color w:val="000000" w:themeColor="text1"/>
        </w:rPr>
        <w:fldChar w:fldCharType="end"/>
      </w:r>
      <w:r w:rsidRPr="006707DE">
        <w:rPr>
          <w:color w:val="000000" w:themeColor="text1"/>
        </w:rPr>
      </w:r>
      <w:r w:rsidRPr="006707DE">
        <w:rPr>
          <w:color w:val="000000" w:themeColor="text1"/>
        </w:rPr>
        <w:fldChar w:fldCharType="separate"/>
      </w:r>
      <w:r w:rsidR="00516CCF">
        <w:rPr>
          <w:noProof/>
          <w:color w:val="000000" w:themeColor="text1"/>
        </w:rPr>
        <w:t>(</w:t>
      </w:r>
      <w:hyperlink w:anchor="_ENREF_18" w:tooltip="Martiskainen, 2015 #338" w:history="1">
        <w:r w:rsidR="00A07B3D">
          <w:rPr>
            <w:noProof/>
            <w:color w:val="000000" w:themeColor="text1"/>
          </w:rPr>
          <w:t>18</w:t>
        </w:r>
      </w:hyperlink>
      <w:r w:rsidR="00516CCF">
        <w:rPr>
          <w:noProof/>
          <w:color w:val="000000" w:themeColor="text1"/>
        </w:rPr>
        <w:t>)</w:t>
      </w:r>
      <w:r w:rsidRPr="006707DE">
        <w:rPr>
          <w:color w:val="000000" w:themeColor="text1"/>
        </w:rPr>
        <w:fldChar w:fldCharType="end"/>
      </w:r>
      <w:r w:rsidRPr="006707DE">
        <w:rPr>
          <w:color w:val="000000" w:themeColor="text1"/>
        </w:rPr>
        <w:t xml:space="preserve">, and plasma inflammatory biomarkers </w:t>
      </w:r>
      <w:r w:rsidRPr="006707DE">
        <w:rPr>
          <w:color w:val="000000" w:themeColor="text1"/>
        </w:rPr>
        <w:fldChar w:fldCharType="begin"/>
      </w:r>
      <w:r w:rsidR="00A07B3D">
        <w:rPr>
          <w:color w:val="000000" w:themeColor="text1"/>
        </w:rPr>
        <w:instrText xml:space="preserve"> ADDIN EN.CITE &lt;EndNote&gt;&lt;Cite&gt;&lt;Author&gt;Morgan&lt;/Author&gt;&lt;Year&gt;2017&lt;/Year&gt;&lt;RecNum&gt;337&lt;/RecNum&gt;&lt;DisplayText&gt;(19)&lt;/DisplayText&gt;&lt;record&gt;&lt;rec-number&gt;337&lt;/rec-number&gt;&lt;foreign-keys&gt;&lt;key app="EN" db-id="9r5059tda5xf9qeaedupea0gxr0pvft02v9v" timestamp="0"&gt;337&lt;/key&gt;&lt;/foreign-keys&gt;&lt;ref-type name="Journal Article"&gt;17&lt;/ref-type&gt;&lt;contributors&gt;&lt;authors&gt;&lt;author&gt;Morgan, A. R.&lt;/author&gt;&lt;author&gt;Touchard, S.&lt;/author&gt;&lt;author&gt;O&amp;apos;Hagan, C.&lt;/author&gt;&lt;author&gt;Sims, R.&lt;/author&gt;&lt;author&gt;Majounie, E.&lt;/author&gt;&lt;author&gt;Escott-Price, V.&lt;/author&gt;&lt;author&gt;Jones, L.&lt;/author&gt;&lt;author&gt;Williams, J.&lt;/author&gt;&lt;author&gt;Morgan, B. P.&lt;/author&gt;&lt;/authors&gt;&lt;/contributors&gt;&lt;auth-address&gt;Division of Infection and Immunity, School of Medicine, Cardiff University, Cardiff, UK.&amp;#xD;Division of Psychological Medicine and Clinical Neurosciences, School of Medicine, Cardiff University, Cardiff, UK.&lt;/auth-address&gt;&lt;titles&gt;&lt;title&gt;The Correlation between Inflammatory Biomarkers and Polygenic Risk Score in Alzheimer&amp;apos;s Disease&lt;/title&gt;&lt;secondary-title&gt;J Alzheimers Dis&lt;/secondary-title&gt;&lt;alt-title&gt;Journal of Alzheimer&amp;apos;s disease : JAD&lt;/alt-title&gt;&lt;/titles&gt;&lt;alt-periodical&gt;&lt;full-title&gt;Journal of Alzheimer&amp;apos;s disease : JAD&lt;/full-title&gt;&lt;/alt-periodical&gt;&lt;pages&gt;25-36&lt;/pages&gt;&lt;volume&gt;56&lt;/volume&gt;&lt;number&gt;1&lt;/number&gt;&lt;edition&gt;2016/12/03&lt;/edition&gt;&lt;dates&gt;&lt;year&gt;2017&lt;/year&gt;&lt;/dates&gt;&lt;isbn&gt;1875-8908 (Electronic)&amp;#xD;1387-2877 (Linking)&lt;/isbn&gt;&lt;accession-num&gt;27911318&lt;/accession-num&gt;&lt;urls&gt;&lt;/urls&gt;&lt;electronic-resource-num&gt;10.3233/jad-160889&lt;/electronic-resource-num&gt;&lt;remote-database-provider&gt;NLM&lt;/remote-database-provider&gt;&lt;language&gt;eng&lt;/language&gt;&lt;/record&gt;&lt;/Cite&gt;&lt;/EndNote&gt;</w:instrText>
      </w:r>
      <w:r w:rsidRPr="006707DE">
        <w:rPr>
          <w:color w:val="000000" w:themeColor="text1"/>
        </w:rPr>
        <w:fldChar w:fldCharType="separate"/>
      </w:r>
      <w:r w:rsidR="00516CCF">
        <w:rPr>
          <w:noProof/>
          <w:color w:val="000000" w:themeColor="text1"/>
        </w:rPr>
        <w:t>(</w:t>
      </w:r>
      <w:hyperlink w:anchor="_ENREF_19" w:tooltip="Morgan, 2017 #337" w:history="1">
        <w:r w:rsidR="00A07B3D">
          <w:rPr>
            <w:noProof/>
            <w:color w:val="000000" w:themeColor="text1"/>
          </w:rPr>
          <w:t>19</w:t>
        </w:r>
      </w:hyperlink>
      <w:r w:rsidR="00516CCF">
        <w:rPr>
          <w:noProof/>
          <w:color w:val="000000" w:themeColor="text1"/>
        </w:rPr>
        <w:t>)</w:t>
      </w:r>
      <w:r w:rsidRPr="006707DE">
        <w:rPr>
          <w:color w:val="000000" w:themeColor="text1"/>
        </w:rPr>
        <w:fldChar w:fldCharType="end"/>
      </w:r>
      <w:r w:rsidRPr="006707DE">
        <w:rPr>
          <w:color w:val="000000" w:themeColor="text1"/>
        </w:rPr>
        <w:t>.</w:t>
      </w:r>
      <w:r w:rsidR="00DA638C" w:rsidRPr="006707DE">
        <w:rPr>
          <w:color w:val="000000" w:themeColor="text1"/>
        </w:rPr>
        <w:t xml:space="preserve">  </w:t>
      </w:r>
    </w:p>
    <w:p w14:paraId="4D403E23" w14:textId="2C9072B4" w:rsidR="00FF31DA" w:rsidRPr="006707DE" w:rsidRDefault="00FF31DA" w:rsidP="00FD6ACA">
      <w:pPr>
        <w:rPr>
          <w:color w:val="000000" w:themeColor="text1"/>
        </w:rPr>
      </w:pPr>
      <w:r w:rsidRPr="006707DE">
        <w:rPr>
          <w:color w:val="000000" w:themeColor="text1"/>
        </w:rPr>
        <w:t xml:space="preserve">The development of polygenic risk score (PRS) analysis now allows for the sum </w:t>
      </w:r>
      <w:r w:rsidR="00562970" w:rsidRPr="006707DE">
        <w:rPr>
          <w:color w:val="000000" w:themeColor="text1"/>
        </w:rPr>
        <w:t xml:space="preserve">of </w:t>
      </w:r>
      <w:r w:rsidRPr="006707DE">
        <w:rPr>
          <w:color w:val="000000" w:themeColor="text1"/>
        </w:rPr>
        <w:t>genetic risk from the entire genome to be accounted for</w:t>
      </w:r>
      <w:r w:rsidR="00562970" w:rsidRPr="006707DE">
        <w:rPr>
          <w:color w:val="000000" w:themeColor="text1"/>
        </w:rPr>
        <w:t>,</w:t>
      </w:r>
      <w:r w:rsidR="00974D72" w:rsidRPr="006707DE">
        <w:rPr>
          <w:color w:val="000000" w:themeColor="text1"/>
        </w:rPr>
        <w:t xml:space="preserve"> weighted by the effect size estimates </w:t>
      </w:r>
      <w:r w:rsidR="00314036" w:rsidRPr="006707DE">
        <w:rPr>
          <w:color w:val="000000" w:themeColor="text1"/>
        </w:rPr>
        <w:t>attained from</w:t>
      </w:r>
      <w:r w:rsidR="008265FF">
        <w:rPr>
          <w:color w:val="000000" w:themeColor="text1"/>
        </w:rPr>
        <w:t xml:space="preserve"> established</w:t>
      </w:r>
      <w:r w:rsidR="00314036" w:rsidRPr="006707DE">
        <w:rPr>
          <w:color w:val="000000" w:themeColor="text1"/>
        </w:rPr>
        <w:t xml:space="preserve"> GWAS data, rather than selecting a few specific associated SNP markers</w:t>
      </w:r>
      <w:r w:rsidRPr="006707DE">
        <w:rPr>
          <w:color w:val="000000" w:themeColor="text1"/>
        </w:rPr>
        <w:t xml:space="preserve"> </w:t>
      </w:r>
      <w:r w:rsidRPr="006707DE">
        <w:rPr>
          <w:color w:val="000000" w:themeColor="text1"/>
        </w:rPr>
        <w:fldChar w:fldCharType="begin"/>
      </w:r>
      <w:r w:rsidR="00A07B3D">
        <w:rPr>
          <w:color w:val="000000" w:themeColor="text1"/>
        </w:rPr>
        <w:instrText xml:space="preserve"> ADDIN EN.CITE &lt;EndNote&gt;&lt;Cite&gt;&lt;Author&gt;Euesden&lt;/Author&gt;&lt;Year&gt;2015&lt;/Year&gt;&lt;RecNum&gt;340&lt;/RecNum&gt;&lt;DisplayText&gt;(20)&lt;/DisplayText&gt;&lt;record&gt;&lt;rec-number&gt;340&lt;/rec-number&gt;&lt;foreign-keys&gt;&lt;key app="EN" db-id="9r5059tda5xf9qeaedupea0gxr0pvft02v9v" timestamp="0"&gt;340&lt;/key&gt;&lt;/foreign-keys&gt;&lt;ref-type name="Journal Article"&gt;17&lt;/ref-type&gt;&lt;contributors&gt;&lt;authors&gt;&lt;author&gt;Euesden, J.&lt;/author&gt;&lt;author&gt;Lewis, C. M.&lt;/author&gt;&lt;author&gt;O&amp;apos;Reilly, P. F.&lt;/author&gt;&lt;/authors&gt;&lt;/contributors&gt;&lt;auth-address&gt;MRC Social, Genetic and Developmental Psychiatry Centre, Institute of Psychiatry, Psychology and Neuroscience, King&amp;apos;s College London, London, United Kingdom.&lt;/auth-address&gt;&lt;titles&gt;&lt;title&gt;PRSice: Polygenic Risk Score software&lt;/title&gt;&lt;secondary-title&gt;Bioinformatics&lt;/secondary-title&gt;&lt;alt-title&gt;Bioinformatics (Oxford, England)&lt;/alt-title&gt;&lt;/titles&gt;&lt;pages&gt;1466-8&lt;/pages&gt;&lt;volume&gt;31&lt;/volume&gt;&lt;number&gt;9&lt;/number&gt;&lt;edition&gt;2015/01/01&lt;/edition&gt;&lt;keywords&gt;&lt;keyword&gt;Depressive Disorder, Major/genetics&lt;/keyword&gt;&lt;keyword&gt;Genome-Wide Association Study&lt;/keyword&gt;&lt;keyword&gt;Genotyping Techniques&lt;/keyword&gt;&lt;keyword&gt;Humans&lt;/keyword&gt;&lt;keyword&gt;Linkage Disequilibrium&lt;/keyword&gt;&lt;keyword&gt;Multifactorial Inheritance&lt;/keyword&gt;&lt;keyword&gt;Phenotype&lt;/keyword&gt;&lt;keyword&gt;Polymorphism, Single Nucleotide&lt;/keyword&gt;&lt;keyword&gt;Risk&lt;/keyword&gt;&lt;keyword&gt;Schizophrenia/genetics&lt;/keyword&gt;&lt;keyword&gt;Smoking/genetics&lt;/keyword&gt;&lt;keyword&gt;Software&lt;/keyword&gt;&lt;/keywords&gt;&lt;dates&gt;&lt;year&gt;2015&lt;/year&gt;&lt;pub-dates&gt;&lt;date&gt;May 01&lt;/date&gt;&lt;/pub-dates&gt;&lt;/dates&gt;&lt;isbn&gt;1367-4811 (Electronic)&amp;#xD;1367-4803 (Linking)&lt;/isbn&gt;&lt;accession-num&gt;25550326&lt;/accession-num&gt;&lt;urls&gt;&lt;/urls&gt;&lt;custom2&gt;PMC4410663&lt;/custom2&gt;&lt;electronic-resource-num&gt;10.1093/bioinformatics/btu848&lt;/electronic-resource-num&gt;&lt;remote-database-provider&gt;NLM&lt;/remote-database-provider&gt;&lt;language&gt;eng&lt;/language&gt;&lt;/record&gt;&lt;/Cite&gt;&lt;/EndNote&gt;</w:instrText>
      </w:r>
      <w:r w:rsidRPr="006707DE">
        <w:rPr>
          <w:color w:val="000000" w:themeColor="text1"/>
        </w:rPr>
        <w:fldChar w:fldCharType="separate"/>
      </w:r>
      <w:r w:rsidR="00516CCF">
        <w:rPr>
          <w:noProof/>
          <w:color w:val="000000" w:themeColor="text1"/>
        </w:rPr>
        <w:t>(</w:t>
      </w:r>
      <w:hyperlink w:anchor="_ENREF_20" w:tooltip="Euesden, 2015 #340" w:history="1">
        <w:r w:rsidR="00A07B3D">
          <w:rPr>
            <w:noProof/>
            <w:color w:val="000000" w:themeColor="text1"/>
          </w:rPr>
          <w:t>20</w:t>
        </w:r>
      </w:hyperlink>
      <w:r w:rsidR="00516CCF">
        <w:rPr>
          <w:noProof/>
          <w:color w:val="000000" w:themeColor="text1"/>
        </w:rPr>
        <w:t>)</w:t>
      </w:r>
      <w:r w:rsidRPr="006707DE">
        <w:rPr>
          <w:color w:val="000000" w:themeColor="text1"/>
        </w:rPr>
        <w:fldChar w:fldCharType="end"/>
      </w:r>
      <w:r w:rsidRPr="006707DE">
        <w:rPr>
          <w:color w:val="000000" w:themeColor="text1"/>
        </w:rPr>
        <w:t>.</w:t>
      </w:r>
      <w:r w:rsidR="00DA638C" w:rsidRPr="006707DE">
        <w:rPr>
          <w:color w:val="000000" w:themeColor="text1"/>
        </w:rPr>
        <w:t xml:space="preserve"> </w:t>
      </w:r>
      <w:r w:rsidR="00314036" w:rsidRPr="006707DE">
        <w:rPr>
          <w:color w:val="000000" w:themeColor="text1"/>
        </w:rPr>
        <w:t xml:space="preserve">The study by Escott-Price and </w:t>
      </w:r>
      <w:r w:rsidR="00BB7BE1" w:rsidRPr="006707DE">
        <w:rPr>
          <w:color w:val="000000" w:themeColor="text1"/>
        </w:rPr>
        <w:t>c</w:t>
      </w:r>
      <w:r w:rsidR="00314036" w:rsidRPr="006707DE">
        <w:rPr>
          <w:color w:val="000000" w:themeColor="text1"/>
        </w:rPr>
        <w:t xml:space="preserve">olleagues </w:t>
      </w:r>
      <w:r w:rsidR="006707DE">
        <w:rPr>
          <w:color w:val="000000" w:themeColor="text1"/>
        </w:rPr>
        <w:fldChar w:fldCharType="begin">
          <w:fldData xml:space="preserve">PEVuZE5vdGU+PENpdGUgRXhjbHVkZUF1dGg9IjEiPjxBdXRob3I+RXNjb3R0LVByaWNlPC9BdXRo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</w:fldData>
        </w:fldChar>
      </w:r>
      <w:r w:rsidR="00A07B3D">
        <w:rPr>
          <w:color w:val="000000" w:themeColor="text1"/>
        </w:rPr>
        <w:instrText xml:space="preserve"> ADDIN EN.CITE </w:instrText>
      </w:r>
      <w:r w:rsidR="00A07B3D">
        <w:rPr>
          <w:color w:val="000000" w:themeColor="text1"/>
        </w:rPr>
        <w:fldChar w:fldCharType="begin">
          <w:fldData xml:space="preserve">PEVuZE5vdGU+PENpdGUgRXhjbHVkZUF1dGg9IjEiPjxBdXRob3I+RXNjb3R0LVByaWNlPC9BdXRo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</w:fldData>
        </w:fldChar>
      </w:r>
      <w:r w:rsidR="00A07B3D">
        <w:rPr>
          <w:color w:val="000000" w:themeColor="text1"/>
        </w:rPr>
        <w:instrText xml:space="preserve"> ADDIN EN.CITE.DATA </w:instrText>
      </w:r>
      <w:r w:rsidR="00A07B3D">
        <w:rPr>
          <w:color w:val="000000" w:themeColor="text1"/>
        </w:rPr>
      </w:r>
      <w:r w:rsidR="00A07B3D">
        <w:rPr>
          <w:color w:val="000000" w:themeColor="text1"/>
        </w:rPr>
        <w:fldChar w:fldCharType="end"/>
      </w:r>
      <w:r w:rsidR="006707DE">
        <w:rPr>
          <w:color w:val="000000" w:themeColor="text1"/>
        </w:rPr>
      </w:r>
      <w:r w:rsidR="006707DE">
        <w:rPr>
          <w:color w:val="000000" w:themeColor="text1"/>
        </w:rPr>
        <w:fldChar w:fldCharType="separate"/>
      </w:r>
      <w:r w:rsidR="00516CCF">
        <w:rPr>
          <w:noProof/>
          <w:color w:val="000000" w:themeColor="text1"/>
        </w:rPr>
        <w:t>(</w:t>
      </w:r>
      <w:hyperlink w:anchor="_ENREF_21" w:tooltip="Escott-Price, 2015 #406" w:history="1">
        <w:r w:rsidR="00A07B3D">
          <w:rPr>
            <w:noProof/>
            <w:color w:val="000000" w:themeColor="text1"/>
          </w:rPr>
          <w:t>21</w:t>
        </w:r>
      </w:hyperlink>
      <w:r w:rsidR="00516CCF">
        <w:rPr>
          <w:noProof/>
          <w:color w:val="000000" w:themeColor="text1"/>
        </w:rPr>
        <w:t>)</w:t>
      </w:r>
      <w:r w:rsidR="006707DE">
        <w:rPr>
          <w:color w:val="000000" w:themeColor="text1"/>
        </w:rPr>
        <w:fldChar w:fldCharType="end"/>
      </w:r>
      <w:r w:rsidR="00314036" w:rsidRPr="006707DE">
        <w:rPr>
          <w:color w:val="000000" w:themeColor="text1"/>
        </w:rPr>
        <w:t xml:space="preserve"> demonstrated that the predictability of </w:t>
      </w:r>
      <w:r w:rsidR="00924CC1" w:rsidRPr="006707DE">
        <w:rPr>
          <w:color w:val="000000" w:themeColor="text1"/>
        </w:rPr>
        <w:t>LO</w:t>
      </w:r>
      <w:r w:rsidR="00314036" w:rsidRPr="006707DE">
        <w:rPr>
          <w:color w:val="000000" w:themeColor="text1"/>
        </w:rPr>
        <w:t>AD f</w:t>
      </w:r>
      <w:r w:rsidR="00924CC1" w:rsidRPr="006707DE">
        <w:rPr>
          <w:color w:val="000000" w:themeColor="text1"/>
        </w:rPr>
        <w:t xml:space="preserve">rom APOE isoform </w:t>
      </w:r>
      <w:r w:rsidR="00314036" w:rsidRPr="006707DE">
        <w:rPr>
          <w:color w:val="000000" w:themeColor="text1"/>
        </w:rPr>
        <w:t>and contribution of the</w:t>
      </w:r>
      <w:r w:rsidR="008265FF">
        <w:rPr>
          <w:color w:val="000000" w:themeColor="text1"/>
        </w:rPr>
        <w:t xml:space="preserve"> LOAD</w:t>
      </w:r>
      <w:r w:rsidR="00314036" w:rsidRPr="006707DE">
        <w:rPr>
          <w:color w:val="000000" w:themeColor="text1"/>
        </w:rPr>
        <w:t xml:space="preserve"> GWAS</w:t>
      </w:r>
      <w:r w:rsidR="00924CC1" w:rsidRPr="006707DE">
        <w:rPr>
          <w:color w:val="000000" w:themeColor="text1"/>
        </w:rPr>
        <w:t xml:space="preserve"> SNPs was improved by inco</w:t>
      </w:r>
      <w:r w:rsidR="00562970" w:rsidRPr="006707DE">
        <w:rPr>
          <w:color w:val="000000" w:themeColor="text1"/>
        </w:rPr>
        <w:t xml:space="preserve">rporating </w:t>
      </w:r>
      <w:r w:rsidR="008265FF">
        <w:rPr>
          <w:color w:val="000000" w:themeColor="text1"/>
        </w:rPr>
        <w:t xml:space="preserve">further </w:t>
      </w:r>
      <w:r w:rsidR="00562970" w:rsidRPr="006707DE">
        <w:rPr>
          <w:color w:val="000000" w:themeColor="text1"/>
        </w:rPr>
        <w:t>variants</w:t>
      </w:r>
      <w:r w:rsidR="008265FF">
        <w:rPr>
          <w:color w:val="000000" w:themeColor="text1"/>
        </w:rPr>
        <w:t xml:space="preserve"> from across the genome</w:t>
      </w:r>
      <w:r w:rsidR="00924CC1" w:rsidRPr="006707DE">
        <w:rPr>
          <w:color w:val="000000" w:themeColor="text1"/>
        </w:rPr>
        <w:t xml:space="preserve"> into the</w:t>
      </w:r>
      <w:r w:rsidR="00562970" w:rsidRPr="006707DE">
        <w:rPr>
          <w:color w:val="000000" w:themeColor="text1"/>
        </w:rPr>
        <w:t>ir PRS</w:t>
      </w:r>
      <w:r w:rsidR="00924CC1" w:rsidRPr="006707DE">
        <w:rPr>
          <w:color w:val="000000" w:themeColor="text1"/>
        </w:rPr>
        <w:t xml:space="preserve"> model.</w:t>
      </w:r>
      <w:r w:rsidR="00DA638C" w:rsidRPr="006707DE">
        <w:rPr>
          <w:color w:val="000000" w:themeColor="text1"/>
        </w:rPr>
        <w:t xml:space="preserve"> </w:t>
      </w:r>
      <w:r w:rsidR="00924CC1" w:rsidRPr="006707DE">
        <w:rPr>
          <w:color w:val="000000" w:themeColor="text1"/>
        </w:rPr>
        <w:t xml:space="preserve">The addition </w:t>
      </w:r>
      <w:r w:rsidR="00BB7BE1" w:rsidRPr="006707DE">
        <w:rPr>
          <w:color w:val="000000" w:themeColor="text1"/>
        </w:rPr>
        <w:t xml:space="preserve">of </w:t>
      </w:r>
      <w:r w:rsidR="00924CC1" w:rsidRPr="006707DE">
        <w:rPr>
          <w:color w:val="000000" w:themeColor="text1"/>
        </w:rPr>
        <w:t xml:space="preserve">other predictors such as gender and age into the model resulted in a </w:t>
      </w:r>
      <w:r w:rsidR="00BB7BE1" w:rsidRPr="006707DE">
        <w:rPr>
          <w:color w:val="000000" w:themeColor="text1"/>
        </w:rPr>
        <w:t xml:space="preserve">final </w:t>
      </w:r>
      <w:r w:rsidR="00924CC1" w:rsidRPr="006707DE">
        <w:rPr>
          <w:color w:val="000000" w:themeColor="text1"/>
        </w:rPr>
        <w:t xml:space="preserve">predictive ability of 78.2%. </w:t>
      </w:r>
      <w:r w:rsidR="008265FF">
        <w:rPr>
          <w:color w:val="000000" w:themeColor="text1"/>
        </w:rPr>
        <w:t xml:space="preserve"> Several other</w:t>
      </w:r>
      <w:r w:rsidR="00924CC1" w:rsidRPr="006707DE">
        <w:rPr>
          <w:color w:val="000000" w:themeColor="text1"/>
        </w:rPr>
        <w:t xml:space="preserve"> studies have also demonstrated that this form of analysis can differentiate between controls and LOAD cases</w:t>
      </w:r>
      <w:r w:rsidR="00974D72" w:rsidRPr="006707DE">
        <w:rPr>
          <w:color w:val="000000" w:themeColor="text1"/>
        </w:rPr>
        <w:t xml:space="preserve"> </w:t>
      </w:r>
      <w:r w:rsidR="00924CC1" w:rsidRPr="006707DE">
        <w:rPr>
          <w:color w:val="000000" w:themeColor="text1"/>
        </w:rPr>
        <w:t xml:space="preserve">with similarly high accuracy </w:t>
      </w:r>
      <w:r w:rsidR="00924CC1" w:rsidRPr="006707DE">
        <w:rPr>
          <w:color w:val="000000" w:themeColor="text1"/>
        </w:rPr>
        <w:fldChar w:fldCharType="begin">
          <w:fldData xml:space="preserve">PEVuZE5vdGU+PENpdGU+PEF1dGhvcj5Fc2NvdHQtUHJpY2U8L0F1dGhvcj48WWVhcj4yMDE3PC9Z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==
</w:fldData>
        </w:fldChar>
      </w:r>
      <w:r w:rsidR="00A07B3D">
        <w:rPr>
          <w:color w:val="000000" w:themeColor="text1"/>
        </w:rPr>
        <w:instrText xml:space="preserve"> ADDIN EN.CITE </w:instrText>
      </w:r>
      <w:r w:rsidR="00A07B3D">
        <w:rPr>
          <w:color w:val="000000" w:themeColor="text1"/>
        </w:rPr>
        <w:fldChar w:fldCharType="begin">
          <w:fldData xml:space="preserve">PEVuZE5vdGU+PENpdGU+PEF1dGhvcj5Fc2NvdHQtUHJpY2U8L0F1dGhvcj48WWVhcj4yMDE3PC9Z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==
</w:fldData>
        </w:fldChar>
      </w:r>
      <w:r w:rsidR="00A07B3D">
        <w:rPr>
          <w:color w:val="000000" w:themeColor="text1"/>
        </w:rPr>
        <w:instrText xml:space="preserve"> ADDIN EN.CITE.DATA </w:instrText>
      </w:r>
      <w:r w:rsidR="00A07B3D">
        <w:rPr>
          <w:color w:val="000000" w:themeColor="text1"/>
        </w:rPr>
      </w:r>
      <w:r w:rsidR="00A07B3D">
        <w:rPr>
          <w:color w:val="000000" w:themeColor="text1"/>
        </w:rPr>
        <w:fldChar w:fldCharType="end"/>
      </w:r>
      <w:r w:rsidR="00924CC1" w:rsidRPr="006707DE">
        <w:rPr>
          <w:color w:val="000000" w:themeColor="text1"/>
        </w:rPr>
      </w:r>
      <w:r w:rsidR="00924CC1" w:rsidRPr="006707DE">
        <w:rPr>
          <w:color w:val="000000" w:themeColor="text1"/>
        </w:rPr>
        <w:fldChar w:fldCharType="separate"/>
      </w:r>
      <w:r w:rsidR="00516CCF">
        <w:rPr>
          <w:noProof/>
          <w:color w:val="000000" w:themeColor="text1"/>
        </w:rPr>
        <w:t>(</w:t>
      </w:r>
      <w:hyperlink w:anchor="_ENREF_22" w:tooltip="Escott-Price, 2017 #336" w:history="1">
        <w:r w:rsidR="00A07B3D">
          <w:rPr>
            <w:noProof/>
            <w:color w:val="000000" w:themeColor="text1"/>
          </w:rPr>
          <w:t>22</w:t>
        </w:r>
      </w:hyperlink>
      <w:r w:rsidR="00516CCF">
        <w:rPr>
          <w:noProof/>
          <w:color w:val="000000" w:themeColor="text1"/>
        </w:rPr>
        <w:t xml:space="preserve">, </w:t>
      </w:r>
      <w:hyperlink w:anchor="_ENREF_23" w:tooltip="Escott-Price, 2017 #405" w:history="1">
        <w:r w:rsidR="00A07B3D">
          <w:rPr>
            <w:noProof/>
            <w:color w:val="000000" w:themeColor="text1"/>
          </w:rPr>
          <w:t>23</w:t>
        </w:r>
      </w:hyperlink>
      <w:r w:rsidR="00516CCF">
        <w:rPr>
          <w:noProof/>
          <w:color w:val="000000" w:themeColor="text1"/>
        </w:rPr>
        <w:t>)</w:t>
      </w:r>
      <w:r w:rsidR="00924CC1" w:rsidRPr="006707DE">
        <w:rPr>
          <w:color w:val="000000" w:themeColor="text1"/>
        </w:rPr>
        <w:fldChar w:fldCharType="end"/>
      </w:r>
      <w:r w:rsidR="00924CC1" w:rsidRPr="006707DE">
        <w:rPr>
          <w:color w:val="000000" w:themeColor="text1"/>
        </w:rPr>
        <w:t>.</w:t>
      </w:r>
      <w:r w:rsidR="00974D72" w:rsidRPr="006707DE">
        <w:rPr>
          <w:color w:val="000000" w:themeColor="text1"/>
        </w:rPr>
        <w:t xml:space="preserve"> </w:t>
      </w:r>
    </w:p>
    <w:p w14:paraId="1A0821D3" w14:textId="0D166774" w:rsidR="004A462F" w:rsidRPr="00D24E93" w:rsidRDefault="00493873">
      <w:r>
        <w:rPr>
          <w:color w:val="000000" w:themeColor="text1"/>
        </w:rPr>
        <w:t>The p</w:t>
      </w:r>
      <w:r w:rsidR="00781A78" w:rsidRPr="006707DE">
        <w:rPr>
          <w:color w:val="000000" w:themeColor="text1"/>
        </w:rPr>
        <w:t xml:space="preserve">athological </w:t>
      </w:r>
      <w:r>
        <w:rPr>
          <w:color w:val="000000" w:themeColor="text1"/>
        </w:rPr>
        <w:t>features of</w:t>
      </w:r>
      <w:r w:rsidR="00781A78">
        <w:t xml:space="preserve"> </w:t>
      </w:r>
      <w:r w:rsidR="00FD57F6">
        <w:t>LOAD</w:t>
      </w:r>
      <w:r>
        <w:t xml:space="preserve"> have been found to </w:t>
      </w:r>
      <w:r w:rsidR="00781A78">
        <w:t>begin decades before the onset of symptoms</w:t>
      </w:r>
      <w:r w:rsidR="0091706D">
        <w:t xml:space="preserve"> </w:t>
      </w:r>
      <w:r w:rsidR="009B58CB">
        <w:fldChar w:fldCharType="begin">
          <w:fldData xml:space="preserve">PEVuZE5vdGU+PENpdGU+PEF1dGhvcj5BeGVscnVkPC9BdXRob3I+PFllYXI+MjAxODwvWWVhcj48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</w:fldData>
        </w:fldChar>
      </w:r>
      <w:r w:rsidR="00A07B3D">
        <w:instrText xml:space="preserve"> ADDIN EN.CITE </w:instrText>
      </w:r>
      <w:r w:rsidR="00A07B3D">
        <w:fldChar w:fldCharType="begin">
          <w:fldData xml:space="preserve">PEVuZE5vdGU+PENpdGU+PEF1dGhvcj5BeGVscnVkPC9BdXRob3I+PFllYXI+MjAxODwvWWVhcj48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</w:fldData>
        </w:fldChar>
      </w:r>
      <w:r w:rsidR="00A07B3D">
        <w:instrText xml:space="preserve"> ADDIN EN.CITE.DATA </w:instrText>
      </w:r>
      <w:r w:rsidR="00A07B3D">
        <w:fldChar w:fldCharType="end"/>
      </w:r>
      <w:r w:rsidR="009B58CB">
        <w:fldChar w:fldCharType="separate"/>
      </w:r>
      <w:r w:rsidR="00516CCF">
        <w:rPr>
          <w:noProof/>
        </w:rPr>
        <w:t>(</w:t>
      </w:r>
      <w:hyperlink w:anchor="_ENREF_24" w:tooltip="Axelrud, 2018 #628" w:history="1">
        <w:r w:rsidR="00A07B3D">
          <w:rPr>
            <w:noProof/>
          </w:rPr>
          <w:t>24-26</w:t>
        </w:r>
      </w:hyperlink>
      <w:r w:rsidR="00516CCF">
        <w:rPr>
          <w:noProof/>
        </w:rPr>
        <w:t>)</w:t>
      </w:r>
      <w:r w:rsidR="009B58CB">
        <w:fldChar w:fldCharType="end"/>
      </w:r>
      <w:r>
        <w:t>.  Therefore the e</w:t>
      </w:r>
      <w:r w:rsidR="00781A78">
        <w:t xml:space="preserve">arly detection of </w:t>
      </w:r>
      <w:r>
        <w:t xml:space="preserve">those </w:t>
      </w:r>
      <w:r w:rsidRPr="003200DA">
        <w:t xml:space="preserve">likely to be at </w:t>
      </w:r>
      <w:r w:rsidR="00781A78" w:rsidRPr="003200DA">
        <w:t xml:space="preserve">risk </w:t>
      </w:r>
      <w:r w:rsidRPr="003200DA">
        <w:t>for LOAD</w:t>
      </w:r>
      <w:r w:rsidR="00781A78" w:rsidRPr="003200DA">
        <w:t xml:space="preserve"> </w:t>
      </w:r>
      <w:r w:rsidR="00A4674A" w:rsidRPr="003200DA">
        <w:t>could</w:t>
      </w:r>
      <w:r w:rsidR="00F41079" w:rsidRPr="003200DA">
        <w:t xml:space="preserve"> </w:t>
      </w:r>
      <w:r w:rsidR="00781A78" w:rsidRPr="003200DA">
        <w:t>increase effectiv</w:t>
      </w:r>
      <w:r w:rsidR="008C1F31" w:rsidRPr="003200DA">
        <w:t>eness</w:t>
      </w:r>
      <w:r w:rsidR="00781A78" w:rsidRPr="003200DA">
        <w:t xml:space="preserve"> of treatments</w:t>
      </w:r>
      <w:r w:rsidRPr="003200DA">
        <w:t xml:space="preserve"> preventing further damage </w:t>
      </w:r>
      <w:r w:rsidR="000C0D3C" w:rsidRPr="003200DA">
        <w:t>from</w:t>
      </w:r>
      <w:r w:rsidRPr="003200DA">
        <w:t xml:space="preserve"> occurring</w:t>
      </w:r>
      <w:r w:rsidR="009B58CB" w:rsidRPr="003200DA">
        <w:t xml:space="preserve"> </w:t>
      </w:r>
      <w:r w:rsidR="009B58CB" w:rsidRPr="003200DA">
        <w:fldChar w:fldCharType="begin">
          <w:fldData xml:space="preserve">PEVuZE5vdGU+PENpdGU+PEF1dGhvcj5Mb2d1ZTwvQXV0aG9yPjxZZWFyPjIwMTg8L1llYXI+PFJl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</w:fldData>
        </w:fldChar>
      </w:r>
      <w:r w:rsidR="00A07B3D" w:rsidRPr="003200DA">
        <w:instrText xml:space="preserve"> ADDIN EN.CITE </w:instrText>
      </w:r>
      <w:r w:rsidR="00A07B3D" w:rsidRPr="003200DA">
        <w:fldChar w:fldCharType="begin">
          <w:fldData xml:space="preserve">PEVuZE5vdGU+PENpdGU+PEF1dGhvcj5Mb2d1ZTwvQXV0aG9yPjxZZWFyPjIwMTg8L1llYXI+PFJl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</w:fldData>
        </w:fldChar>
      </w:r>
      <w:r w:rsidR="00A07B3D" w:rsidRPr="003200DA">
        <w:instrText xml:space="preserve"> ADDIN EN.CITE.DATA </w:instrText>
      </w:r>
      <w:r w:rsidR="00A07B3D" w:rsidRPr="003200DA">
        <w:fldChar w:fldCharType="end"/>
      </w:r>
      <w:r w:rsidR="009B58CB" w:rsidRPr="003200DA">
        <w:fldChar w:fldCharType="separate"/>
      </w:r>
      <w:r w:rsidR="00516CCF" w:rsidRPr="003200DA">
        <w:rPr>
          <w:noProof/>
        </w:rPr>
        <w:t>(</w:t>
      </w:r>
      <w:hyperlink w:anchor="_ENREF_25" w:tooltip="Logue, 2018 #607" w:history="1">
        <w:r w:rsidR="00A07B3D" w:rsidRPr="003200DA">
          <w:rPr>
            <w:noProof/>
          </w:rPr>
          <w:t>25</w:t>
        </w:r>
      </w:hyperlink>
      <w:r w:rsidR="00516CCF" w:rsidRPr="003200DA">
        <w:rPr>
          <w:noProof/>
        </w:rPr>
        <w:t xml:space="preserve">, </w:t>
      </w:r>
      <w:hyperlink w:anchor="_ENREF_26" w:tooltip="Mormino, 2016 #627" w:history="1">
        <w:r w:rsidR="00A07B3D" w:rsidRPr="003200DA">
          <w:rPr>
            <w:noProof/>
          </w:rPr>
          <w:t>26</w:t>
        </w:r>
      </w:hyperlink>
      <w:r w:rsidR="00516CCF" w:rsidRPr="003200DA">
        <w:rPr>
          <w:noProof/>
        </w:rPr>
        <w:t>)</w:t>
      </w:r>
      <w:r w:rsidR="009B58CB" w:rsidRPr="003200DA">
        <w:fldChar w:fldCharType="end"/>
      </w:r>
      <w:r w:rsidR="00781A78" w:rsidRPr="003200DA">
        <w:t xml:space="preserve">. </w:t>
      </w:r>
      <w:r w:rsidR="0047544A" w:rsidRPr="003200DA">
        <w:t xml:space="preserve">Mild cognitive impairment (MCI) is diagnosed in up to one fifth of individuals over the age of </w:t>
      </w:r>
      <w:r w:rsidR="00C7386F" w:rsidRPr="003200DA">
        <w:t xml:space="preserve">65 </w:t>
      </w:r>
      <w:r w:rsidR="00C36846" w:rsidRPr="003200DA">
        <w:t>and is</w:t>
      </w:r>
      <w:r w:rsidR="004A462F" w:rsidRPr="003200DA">
        <w:t xml:space="preserve"> considered a</w:t>
      </w:r>
      <w:r w:rsidR="000B50F6" w:rsidRPr="003200DA">
        <w:t xml:space="preserve"> prodrome of dementia </w:t>
      </w:r>
      <w:r w:rsidR="000B50F6" w:rsidRPr="003200DA">
        <w:fldChar w:fldCharType="begin">
          <w:fldData xml:space="preserve">PEVuZE5vdGU+PENpdGU+PEF1dGhvcj5Mb2d1ZTwvQXV0aG9yPjxZZWFyPjIwMTg8L1llYXI+PFJl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</w:fldData>
        </w:fldChar>
      </w:r>
      <w:r w:rsidR="00A07B3D" w:rsidRPr="003200DA">
        <w:instrText xml:space="preserve"> ADDIN EN.CITE </w:instrText>
      </w:r>
      <w:r w:rsidR="00A07B3D" w:rsidRPr="003200DA">
        <w:fldChar w:fldCharType="begin">
          <w:fldData xml:space="preserve">PEVuZE5vdGU+PENpdGU+PEF1dGhvcj5Mb2d1ZTwvQXV0aG9yPjxZZWFyPjIwMTg8L1llYXI+PFJl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</w:fldData>
        </w:fldChar>
      </w:r>
      <w:r w:rsidR="00A07B3D" w:rsidRPr="003200DA">
        <w:instrText xml:space="preserve"> ADDIN EN.CITE.DATA </w:instrText>
      </w:r>
      <w:r w:rsidR="00A07B3D" w:rsidRPr="003200DA">
        <w:fldChar w:fldCharType="end"/>
      </w:r>
      <w:r w:rsidR="000B50F6" w:rsidRPr="003200DA">
        <w:fldChar w:fldCharType="separate"/>
      </w:r>
      <w:r w:rsidR="00516CCF" w:rsidRPr="003200DA">
        <w:rPr>
          <w:noProof/>
        </w:rPr>
        <w:t>(</w:t>
      </w:r>
      <w:hyperlink w:anchor="_ENREF_25" w:tooltip="Logue, 2018 #607" w:history="1">
        <w:r w:rsidR="00A07B3D" w:rsidRPr="003200DA">
          <w:rPr>
            <w:noProof/>
          </w:rPr>
          <w:t>25</w:t>
        </w:r>
      </w:hyperlink>
      <w:r w:rsidR="00516CCF" w:rsidRPr="003200DA">
        <w:rPr>
          <w:noProof/>
        </w:rPr>
        <w:t>)</w:t>
      </w:r>
      <w:r w:rsidR="000B50F6" w:rsidRPr="003200DA">
        <w:fldChar w:fldCharType="end"/>
      </w:r>
      <w:r w:rsidR="0047544A" w:rsidRPr="003200DA">
        <w:t>.</w:t>
      </w:r>
      <w:r w:rsidRPr="003200DA">
        <w:t xml:space="preserve"> </w:t>
      </w:r>
      <w:r w:rsidR="00D33D9E" w:rsidRPr="003200DA">
        <w:t xml:space="preserve"> </w:t>
      </w:r>
      <w:r w:rsidR="0047544A" w:rsidRPr="003200DA">
        <w:t>A</w:t>
      </w:r>
      <w:r w:rsidR="00EE162E" w:rsidRPr="003200DA">
        <w:t xml:space="preserve">n estimated </w:t>
      </w:r>
      <w:r w:rsidR="003200DA">
        <w:t>one third</w:t>
      </w:r>
      <w:r w:rsidR="00E82069" w:rsidRPr="00E82069">
        <w:t xml:space="preserve"> </w:t>
      </w:r>
      <w:r w:rsidR="0047544A" w:rsidRPr="00E82069">
        <w:t>of those</w:t>
      </w:r>
      <w:r w:rsidR="0047544A">
        <w:t xml:space="preserve"> d</w:t>
      </w:r>
      <w:r w:rsidR="0073635C">
        <w:t xml:space="preserve">iagnosed with </w:t>
      </w:r>
      <w:r w:rsidR="0047544A">
        <w:t>MCI</w:t>
      </w:r>
      <w:r w:rsidR="0073635C" w:rsidRPr="00147CC6">
        <w:rPr>
          <w:color w:val="FF0000"/>
        </w:rPr>
        <w:t xml:space="preserve"> </w:t>
      </w:r>
      <w:r w:rsidR="00147CC6" w:rsidRPr="00E82069">
        <w:t>will</w:t>
      </w:r>
      <w:r>
        <w:t xml:space="preserve"> go on to</w:t>
      </w:r>
      <w:r w:rsidR="00147CC6" w:rsidRPr="00E82069">
        <w:t xml:space="preserve"> </w:t>
      </w:r>
      <w:r w:rsidR="00F41079">
        <w:t xml:space="preserve">develop </w:t>
      </w:r>
      <w:r w:rsidR="00CB5423">
        <w:t>LO</w:t>
      </w:r>
      <w:r w:rsidR="006A4B1F">
        <w:t>AD</w:t>
      </w:r>
      <w:r w:rsidR="00F41079">
        <w:t xml:space="preserve"> </w:t>
      </w:r>
      <w:r w:rsidR="00F41079" w:rsidRPr="00E82069">
        <w:t>over time</w:t>
      </w:r>
      <w:r w:rsidR="00C15697" w:rsidRPr="00E82069">
        <w:t xml:space="preserve"> </w:t>
      </w:r>
      <w:r w:rsidR="009B58CB">
        <w:fldChar w:fldCharType="begin"/>
      </w:r>
      <w:r w:rsidR="00A07B3D">
        <w:instrText xml:space="preserve"> ADDIN EN.CITE &lt;EndNote&gt;&lt;Cite&gt;&lt;Author&gt;Mitchell&lt;/Author&gt;&lt;Year&gt;2009&lt;/Year&gt;&lt;RecNum&gt;631&lt;/RecNum&gt;&lt;DisplayText&gt;(27)&lt;/DisplayText&gt;&lt;record&gt;&lt;rec-number&gt;631&lt;/rec-number&gt;&lt;foreign-keys&gt;&lt;key app="EN" db-id="9r5059tda5xf9qeaedupea0gxr0pvft02v9v" timestamp="0"&gt;631&lt;/key&gt;&lt;/foreign-keys&gt;&lt;ref-type name="Journal Article"&gt;17&lt;/ref-type&gt;&lt;contributors&gt;&lt;authors&gt;&lt;author&gt;Mitchell, A. J.&lt;/author&gt;&lt;author&gt;Shiri-Feshki, M.&lt;/author&gt;&lt;/authors&gt;&lt;/contributors&gt;&lt;auth-address&gt;Liaison Psychiatry, Leicester Partnership Trust and University of Leicester, Leicester, UK. alex.mitchell@leicspart.nhs.uk&lt;/auth-address&gt;&lt;titles&gt;&lt;title&gt;Rate of progression of mild cognitive impairment to dementia--meta-analysis of 41 robust inception cohort studies&lt;/title&gt;&lt;secondary-title&gt;Acta Psychiatr Scand&lt;/secondary-title&gt;&lt;alt-title&gt;Acta psychiatrica Scandinavica&lt;/alt-title&gt;&lt;/titles&gt;&lt;pages&gt;252-65&lt;/pages&gt;&lt;volume&gt;119&lt;/volume&gt;&lt;number&gt;4&lt;/number&gt;&lt;edition&gt;2009/02/25&lt;/edition&gt;&lt;keywords&gt;&lt;keyword&gt;Aged&lt;/keyword&gt;&lt;keyword&gt;Alzheimer Disease/diagnosis/epidemiology&lt;/keyword&gt;&lt;keyword&gt;Cognition Disorders/ diagnosis/ epidemiology&lt;/keyword&gt;&lt;keyword&gt;Cohort Studies&lt;/keyword&gt;&lt;keyword&gt;Dementia/ diagnosis/ epidemiology&lt;/keyword&gt;&lt;keyword&gt;Dementia, Vascular/diagnosis/epidemiology&lt;/keyword&gt;&lt;keyword&gt;Disease Progression&lt;/keyword&gt;&lt;keyword&gt;Follow-Up Studies&lt;/keyword&gt;&lt;keyword&gt;Humans&lt;/keyword&gt;&lt;keyword&gt;Middle Aged&lt;/keyword&gt;&lt;keyword&gt;Neuropsychological Tests&lt;/keyword&gt;&lt;keyword&gt;Prevalence&lt;/keyword&gt;&lt;keyword&gt;Severity of Illness Index&lt;/keyword&gt;&lt;/keywords&gt;&lt;dates&gt;&lt;year&gt;2009&lt;/year&gt;&lt;pub-dates&gt;&lt;date&gt;Apr&lt;/date&gt;&lt;/pub-dates&gt;&lt;/dates&gt;&lt;isbn&gt;1600-0447 (Electronic)&amp;#xD;0001-690X (Linking)&lt;/isbn&gt;&lt;accession-num&gt;19236314&lt;/accession-num&gt;&lt;urls&gt;&lt;/urls&gt;&lt;electronic-resource-num&gt;10.1111/j.1600-0447.2008.01326.x&lt;/electronic-resource-num&gt;&lt;remote-database-provider&gt;NLM&lt;/remote-database-provider&gt;&lt;language&gt;eng&lt;/language&gt;&lt;/record&gt;&lt;/Cite&gt;&lt;/EndNote&gt;</w:instrText>
      </w:r>
      <w:r w:rsidR="009B58CB">
        <w:fldChar w:fldCharType="separate"/>
      </w:r>
      <w:r w:rsidR="00516CCF">
        <w:rPr>
          <w:noProof/>
        </w:rPr>
        <w:t>(</w:t>
      </w:r>
      <w:hyperlink w:anchor="_ENREF_27" w:tooltip="Mitchell, 2009 #631" w:history="1">
        <w:r w:rsidR="00A07B3D">
          <w:rPr>
            <w:noProof/>
          </w:rPr>
          <w:t>27</w:t>
        </w:r>
      </w:hyperlink>
      <w:r w:rsidR="00516CCF">
        <w:rPr>
          <w:noProof/>
        </w:rPr>
        <w:t>)</w:t>
      </w:r>
      <w:r w:rsidR="009B58CB">
        <w:fldChar w:fldCharType="end"/>
      </w:r>
      <w:r w:rsidR="0073635C">
        <w:t>.</w:t>
      </w:r>
      <w:r>
        <w:t xml:space="preserve">  Consequently, u</w:t>
      </w:r>
      <w:r w:rsidR="00E408C2">
        <w:t>nderstanding</w:t>
      </w:r>
      <w:r w:rsidR="0044042C">
        <w:t xml:space="preserve"> genetic risk factors withi</w:t>
      </w:r>
      <w:r w:rsidR="0044042C" w:rsidRPr="00267355">
        <w:t>n</w:t>
      </w:r>
      <w:r w:rsidR="00E408C2" w:rsidRPr="00267355">
        <w:t xml:space="preserve"> </w:t>
      </w:r>
      <w:r w:rsidR="00A1579E">
        <w:t>LO</w:t>
      </w:r>
      <w:r w:rsidR="0044042C" w:rsidRPr="00267355">
        <w:t xml:space="preserve">AD </w:t>
      </w:r>
      <w:r w:rsidR="00E408C2" w:rsidRPr="00267355">
        <w:t>p</w:t>
      </w:r>
      <w:r w:rsidR="00E408C2">
        <w:t xml:space="preserve">athogenic mechanisms can improve detection and promote treatment before the </w:t>
      </w:r>
      <w:r w:rsidR="00A1579E">
        <w:t xml:space="preserve">pathogenic state </w:t>
      </w:r>
      <w:r w:rsidR="00E408C2">
        <w:t>arise</w:t>
      </w:r>
      <w:r w:rsidR="00503047">
        <w:t>s</w:t>
      </w:r>
      <w:r w:rsidR="00E408C2">
        <w:t xml:space="preserve"> </w:t>
      </w:r>
      <w:r w:rsidR="009B58CB">
        <w:fldChar w:fldCharType="begin">
          <w:fldData xml:space="preserve">PEVuZE5vdGU+PENpdGU+PEF1dGhvcj5BeGVscnVkPC9BdXRob3I+PFllYXI+MjAxODwvWWVhcj48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</w:fldData>
        </w:fldChar>
      </w:r>
      <w:r w:rsidR="00A07B3D">
        <w:instrText xml:space="preserve"> ADDIN EN.CITE </w:instrText>
      </w:r>
      <w:r w:rsidR="00A07B3D">
        <w:fldChar w:fldCharType="begin">
          <w:fldData xml:space="preserve">PEVuZE5vdGU+PENpdGU+PEF1dGhvcj5BeGVscnVkPC9BdXRob3I+PFllYXI+MjAxODwvWWVhcj48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</w:fldData>
        </w:fldChar>
      </w:r>
      <w:r w:rsidR="00A07B3D">
        <w:instrText xml:space="preserve"> ADDIN EN.CITE.DATA </w:instrText>
      </w:r>
      <w:r w:rsidR="00A07B3D">
        <w:fldChar w:fldCharType="end"/>
      </w:r>
      <w:r w:rsidR="009B58CB">
        <w:fldChar w:fldCharType="separate"/>
      </w:r>
      <w:r w:rsidR="00516CCF">
        <w:rPr>
          <w:noProof/>
        </w:rPr>
        <w:t>(</w:t>
      </w:r>
      <w:hyperlink w:anchor="_ENREF_24" w:tooltip="Axelrud, 2018 #628" w:history="1">
        <w:r w:rsidR="00A07B3D">
          <w:rPr>
            <w:noProof/>
          </w:rPr>
          <w:t>24</w:t>
        </w:r>
      </w:hyperlink>
      <w:r w:rsidR="00516CCF">
        <w:rPr>
          <w:noProof/>
        </w:rPr>
        <w:t xml:space="preserve">, </w:t>
      </w:r>
      <w:hyperlink w:anchor="_ENREF_26" w:tooltip="Mormino, 2016 #627" w:history="1">
        <w:r w:rsidR="00A07B3D">
          <w:rPr>
            <w:noProof/>
          </w:rPr>
          <w:t>26</w:t>
        </w:r>
      </w:hyperlink>
      <w:r w:rsidR="00516CCF">
        <w:rPr>
          <w:noProof/>
        </w:rPr>
        <w:t xml:space="preserve">, </w:t>
      </w:r>
      <w:hyperlink w:anchor="_ENREF_28" w:tooltip="Tosto, 2013 #629" w:history="1">
        <w:r w:rsidR="00A07B3D">
          <w:rPr>
            <w:noProof/>
          </w:rPr>
          <w:t>28</w:t>
        </w:r>
      </w:hyperlink>
      <w:r w:rsidR="00516CCF">
        <w:rPr>
          <w:noProof/>
        </w:rPr>
        <w:t>)</w:t>
      </w:r>
      <w:r w:rsidR="009B58CB">
        <w:fldChar w:fldCharType="end"/>
      </w:r>
      <w:r w:rsidR="00E408C2" w:rsidRPr="00D24E93">
        <w:t>.</w:t>
      </w:r>
      <w:r w:rsidR="008C1DA6" w:rsidRPr="00D24E93">
        <w:t xml:space="preserve"> </w:t>
      </w:r>
      <w:r>
        <w:t xml:space="preserve"> </w:t>
      </w:r>
      <w:r w:rsidR="00E53844" w:rsidRPr="00D24E93">
        <w:t>A therapeutic intervention at the MCI stage may</w:t>
      </w:r>
      <w:r w:rsidR="004A462F" w:rsidRPr="00D24E93">
        <w:t xml:space="preserve"> provide an opportunity </w:t>
      </w:r>
      <w:r w:rsidR="004C5591" w:rsidRPr="00D24E93">
        <w:t>to prevent or delay</w:t>
      </w:r>
      <w:r w:rsidR="004A462F" w:rsidRPr="00D24E93">
        <w:t xml:space="preserve"> conversion to </w:t>
      </w:r>
      <w:r>
        <w:t>LO</w:t>
      </w:r>
      <w:r w:rsidR="00CA6553">
        <w:t>AD</w:t>
      </w:r>
      <w:r w:rsidR="008C1DA6" w:rsidRPr="00D24E93">
        <w:t xml:space="preserve"> </w:t>
      </w:r>
      <w:r w:rsidR="009B58CB">
        <w:fldChar w:fldCharType="begin">
          <w:fldData xml:space="preserve">PEVuZE5vdGU+PENpdGU+PEF1dGhvcj5BZGFtczwvQXV0aG9yPjxZZWFyPjIwMTU8L1llYXI+PFJl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</w:fldData>
        </w:fldChar>
      </w:r>
      <w:r w:rsidR="00A07B3D">
        <w:instrText xml:space="preserve"> ADDIN EN.CITE </w:instrText>
      </w:r>
      <w:r w:rsidR="00A07B3D">
        <w:fldChar w:fldCharType="begin">
          <w:fldData xml:space="preserve">PEVuZE5vdGU+PENpdGU+PEF1dGhvcj5BZGFtczwvQXV0aG9yPjxZZWFyPjIwMTU8L1llYXI+PFJl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</w:fldData>
        </w:fldChar>
      </w:r>
      <w:r w:rsidR="00A07B3D">
        <w:instrText xml:space="preserve"> ADDIN EN.CITE.DATA </w:instrText>
      </w:r>
      <w:r w:rsidR="00A07B3D">
        <w:fldChar w:fldCharType="end"/>
      </w:r>
      <w:r w:rsidR="009B58CB">
        <w:fldChar w:fldCharType="separate"/>
      </w:r>
      <w:r w:rsidR="00516CCF">
        <w:rPr>
          <w:noProof/>
        </w:rPr>
        <w:t>(</w:t>
      </w:r>
      <w:hyperlink w:anchor="_ENREF_13" w:tooltip="Adams, 2015 #386" w:history="1">
        <w:r w:rsidR="00A07B3D">
          <w:rPr>
            <w:noProof/>
          </w:rPr>
          <w:t>13</w:t>
        </w:r>
      </w:hyperlink>
      <w:r w:rsidR="00516CCF">
        <w:rPr>
          <w:noProof/>
        </w:rPr>
        <w:t xml:space="preserve">, </w:t>
      </w:r>
      <w:hyperlink w:anchor="_ENREF_29" w:tooltip="Torkamani, 2018 #630" w:history="1">
        <w:r w:rsidR="00A07B3D">
          <w:rPr>
            <w:noProof/>
          </w:rPr>
          <w:t>29</w:t>
        </w:r>
      </w:hyperlink>
      <w:r w:rsidR="00516CCF">
        <w:rPr>
          <w:noProof/>
        </w:rPr>
        <w:t>)</w:t>
      </w:r>
      <w:r w:rsidR="009B58CB">
        <w:fldChar w:fldCharType="end"/>
      </w:r>
      <w:r w:rsidR="004A462F" w:rsidRPr="00D24E93">
        <w:t>.</w:t>
      </w:r>
      <w:r w:rsidR="00A1579E">
        <w:t xml:space="preserve"> </w:t>
      </w:r>
      <w:r w:rsidR="00387A0A">
        <w:t>Therefore,</w:t>
      </w:r>
      <w:r w:rsidR="00A1579E">
        <w:t xml:space="preserve"> there is a need to investigate if </w:t>
      </w:r>
      <w:r w:rsidR="00503047">
        <w:t>M</w:t>
      </w:r>
      <w:r w:rsidR="00A1579E">
        <w:t>CI</w:t>
      </w:r>
      <w:r w:rsidR="00503047">
        <w:t xml:space="preserve"> to LOAD conversion</w:t>
      </w:r>
      <w:r w:rsidR="00A1579E">
        <w:t xml:space="preserve"> can be predicted using PRS</w:t>
      </w:r>
      <w:r w:rsidR="000E4494">
        <w:t xml:space="preserve"> analysis</w:t>
      </w:r>
      <w:r w:rsidR="00975F4F">
        <w:t>.</w:t>
      </w:r>
    </w:p>
    <w:p w14:paraId="01D432FA" w14:textId="68810322" w:rsidR="00526DA7" w:rsidRDefault="00FD57F6" w:rsidP="00CA5A0D">
      <w:r>
        <w:t xml:space="preserve">In this study, we developed </w:t>
      </w:r>
      <w:r w:rsidR="00924CC1">
        <w:t>a</w:t>
      </w:r>
      <w:r w:rsidR="00A1579E">
        <w:t xml:space="preserve"> PRS</w:t>
      </w:r>
      <w:r w:rsidR="00147CC6" w:rsidRPr="00D24E93">
        <w:t xml:space="preserve"> </w:t>
      </w:r>
      <w:r w:rsidR="00A1579E">
        <w:t xml:space="preserve">model </w:t>
      </w:r>
      <w:r>
        <w:t>to predict LOAD diagnosis in the</w:t>
      </w:r>
      <w:r w:rsidR="00A1579E">
        <w:t xml:space="preserve"> Brains for Dementia Research (BDR) </w:t>
      </w:r>
      <w:r>
        <w:t>cohort</w:t>
      </w:r>
      <w:r w:rsidR="001A3AE4">
        <w:t xml:space="preserve"> </w:t>
      </w:r>
      <w:r w:rsidR="00516CCF">
        <w:fldChar w:fldCharType="begin"/>
      </w:r>
      <w:r w:rsidR="00A07B3D">
        <w:instrText xml:space="preserve"> ADDIN EN.CITE &lt;EndNote&gt;&lt;Cite&gt;&lt;Author&gt;Francis&lt;/Author&gt;&lt;Year&gt;2018&lt;/Year&gt;&lt;RecNum&gt;644&lt;/RecNum&gt;&lt;DisplayText&gt;(30)&lt;/DisplayText&gt;&lt;record&gt;&lt;rec-number&gt;644&lt;/rec-number&gt;&lt;foreign-keys&gt;&lt;key app="EN" db-id="9r5059tda5xf9qeaedupea0gxr0pvft02v9v" timestamp="0"&gt;644&lt;/key&gt;&lt;/foreign-keys&gt;&lt;ref-type name="Journal Article"&gt;17&lt;/ref-type&gt;&lt;contributors&gt;&lt;authors&gt;&lt;author&gt;Francis, P. T.&lt;/author&gt;&lt;author&gt;Costello, H.&lt;/author&gt;&lt;author&gt;Hayes, G. M.&lt;/author&gt;&lt;/authors&gt;&lt;/contributors&gt;&lt;auth-address&gt;King&amp;apos;s College London, Wolfson Centre for Age-Related Diseases, London, UK.&lt;/auth-address&gt;&lt;titles&gt;&lt;title&gt;Brains for Dementia Research: Evolution in a Longitudinal Brain Donation Cohort to Maximize Current and Future Value&lt;/title&gt;&lt;secondary-title&gt;J Alzheimers Dis&lt;/secondary-title&gt;&lt;alt-title&gt;Journal of Alzheimer&amp;apos;s disease : JAD&lt;/alt-title&gt;&lt;/titles&gt;&lt;alt-periodical&gt;&lt;full-title&gt;Journal of Alzheimer&amp;apos;s disease : JAD&lt;/full-title&gt;&lt;/alt-periodical&gt;&lt;edition&gt;2018/11/20&lt;/edition&gt;&lt;dates&gt;&lt;year&gt;2018&lt;/year&gt;&lt;pub-dates&gt;&lt;date&gt;Nov 16&lt;/date&gt;&lt;/pub-dates&gt;&lt;/dates&gt;&lt;isbn&gt;1875-8908 (Electronic)&amp;#xD;1387-2877 (Linking)&lt;/isbn&gt;&lt;accession-num&gt;30452415&lt;/accession-num&gt;&lt;urls&gt;&lt;/urls&gt;&lt;electronic-resource-num&gt;10.3233/jad-180699&lt;/electronic-resource-num&gt;&lt;remote-database-provider&gt;NLM&lt;/remote-database-provider&gt;&lt;language&gt;eng&lt;/language&gt;&lt;/record&gt;&lt;/Cite&gt;&lt;/EndNote&gt;</w:instrText>
      </w:r>
      <w:r w:rsidR="00516CCF">
        <w:fldChar w:fldCharType="separate"/>
      </w:r>
      <w:r w:rsidR="00516CCF">
        <w:rPr>
          <w:noProof/>
        </w:rPr>
        <w:t>(</w:t>
      </w:r>
      <w:hyperlink w:anchor="_ENREF_30" w:tooltip="Francis, 2018 #644" w:history="1">
        <w:r w:rsidR="00A07B3D">
          <w:rPr>
            <w:noProof/>
          </w:rPr>
          <w:t>30</w:t>
        </w:r>
      </w:hyperlink>
      <w:r w:rsidR="00516CCF">
        <w:rPr>
          <w:noProof/>
        </w:rPr>
        <w:t>)</w:t>
      </w:r>
      <w:r w:rsidR="00516CCF">
        <w:fldChar w:fldCharType="end"/>
      </w:r>
      <w:r w:rsidR="00A1579E">
        <w:t>. This model was then applied to a longitudinal sample</w:t>
      </w:r>
      <w:r w:rsidR="00493873">
        <w:t xml:space="preserve"> of individuals with MCI</w:t>
      </w:r>
      <w:r w:rsidR="00A1579E">
        <w:t xml:space="preserve"> from</w:t>
      </w:r>
      <w:r w:rsidR="00562970">
        <w:t xml:space="preserve"> the Southampton </w:t>
      </w:r>
      <w:r w:rsidR="00562970" w:rsidRPr="006707DE">
        <w:rPr>
          <w:color w:val="000000" w:themeColor="text1"/>
        </w:rPr>
        <w:t>Inflammation, Cognition and S</w:t>
      </w:r>
      <w:r w:rsidR="00A1579E" w:rsidRPr="006707DE">
        <w:rPr>
          <w:color w:val="000000" w:themeColor="text1"/>
        </w:rPr>
        <w:t xml:space="preserve">tress </w:t>
      </w:r>
      <w:r w:rsidR="00A1579E">
        <w:t xml:space="preserve">(ICOS) study, to see if </w:t>
      </w:r>
      <w:r w:rsidR="00975F4F">
        <w:t xml:space="preserve">the model </w:t>
      </w:r>
      <w:r w:rsidR="00A1579E">
        <w:t xml:space="preserve">could predict those individuals who converted </w:t>
      </w:r>
      <w:r>
        <w:t xml:space="preserve">from MCI </w:t>
      </w:r>
      <w:r w:rsidR="00A1579E">
        <w:t>to LOAD.</w:t>
      </w:r>
      <w:r w:rsidR="00DA638C">
        <w:t xml:space="preserve">  </w:t>
      </w:r>
    </w:p>
    <w:p w14:paraId="6128BC1F" w14:textId="77777777" w:rsidR="00FA29B5" w:rsidRDefault="00FA29B5" w:rsidP="005D5399">
      <w:pPr>
        <w:rPr>
          <w:b/>
        </w:rPr>
      </w:pPr>
    </w:p>
    <w:p w14:paraId="54C4E249" w14:textId="4A589CB8" w:rsidR="002D2545" w:rsidRPr="005D5399" w:rsidRDefault="00BD6F6F" w:rsidP="005D5399">
      <w:pPr>
        <w:rPr>
          <w:b/>
        </w:rPr>
      </w:pPr>
      <w:r>
        <w:rPr>
          <w:b/>
        </w:rPr>
        <w:t xml:space="preserve">Materials &amp; </w:t>
      </w:r>
      <w:r w:rsidR="00526DA7" w:rsidRPr="005D5399">
        <w:rPr>
          <w:b/>
        </w:rPr>
        <w:t>Methods</w:t>
      </w:r>
      <w:r w:rsidR="00EF4ABD">
        <w:rPr>
          <w:b/>
        </w:rPr>
        <w:t>:</w:t>
      </w:r>
    </w:p>
    <w:p w14:paraId="3ACCD4C5" w14:textId="5D34376B" w:rsidR="00B81AB3" w:rsidRPr="00EF4ABD" w:rsidRDefault="00B81AB3" w:rsidP="00B81AB3">
      <w:pPr>
        <w:rPr>
          <w:i/>
        </w:rPr>
      </w:pPr>
      <w:r w:rsidRPr="00EF4ABD">
        <w:rPr>
          <w:i/>
        </w:rPr>
        <w:t>Samples</w:t>
      </w:r>
    </w:p>
    <w:p w14:paraId="568A5896" w14:textId="4BBFEDE0" w:rsidR="00256897" w:rsidRDefault="00B81AB3" w:rsidP="00D25BA4">
      <w:r>
        <w:t xml:space="preserve">The </w:t>
      </w:r>
      <w:r w:rsidRPr="00EE7DA0">
        <w:t xml:space="preserve">BDR resource </w:t>
      </w:r>
      <w:r w:rsidR="00350914" w:rsidRPr="00EE7DA0">
        <w:t>ha</w:t>
      </w:r>
      <w:r w:rsidR="00BB7BE1">
        <w:t>s</w:t>
      </w:r>
      <w:r w:rsidR="00350914" w:rsidRPr="00EE7DA0">
        <w:t xml:space="preserve"> </w:t>
      </w:r>
      <w:r w:rsidRPr="00EE7DA0">
        <w:t>recruited patients with dementia</w:t>
      </w:r>
      <w:r w:rsidR="00350914" w:rsidRPr="00EE7DA0">
        <w:t xml:space="preserve"> </w:t>
      </w:r>
      <w:r w:rsidRPr="00EE7DA0">
        <w:t>as well as c</w:t>
      </w:r>
      <w:r w:rsidR="00044701">
        <w:t>ognitively</w:t>
      </w:r>
      <w:r w:rsidRPr="00EE7DA0">
        <w:t xml:space="preserve"> </w:t>
      </w:r>
      <w:r w:rsidR="005B094F">
        <w:t>healthy</w:t>
      </w:r>
      <w:r w:rsidRPr="00EE7DA0">
        <w:t xml:space="preserve"> controls; post-mortem pathology was </w:t>
      </w:r>
      <w:r w:rsidR="00226EB1" w:rsidRPr="00EE7DA0">
        <w:t>used to confirm and</w:t>
      </w:r>
      <w:r w:rsidRPr="00EE7DA0">
        <w:t xml:space="preserve"> classify </w:t>
      </w:r>
      <w:r w:rsidR="008B7966">
        <w:t xml:space="preserve">disease status </w:t>
      </w:r>
      <w:r w:rsidR="000B50F6" w:rsidRPr="000B50F6">
        <w:fldChar w:fldCharType="begin">
          <w:fldData xml:space="preserve">PEVuZE5vdGU+PENpdGU+PEF1dGhvcj5Ccm9va2VzPC9BdXRob3I+PFllYXI+MjAxODwvWWVhcj48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</w:fldData>
        </w:fldChar>
      </w:r>
      <w:r w:rsidR="00A07B3D">
        <w:instrText xml:space="preserve"> ADDIN EN.CITE </w:instrText>
      </w:r>
      <w:r w:rsidR="00A07B3D">
        <w:fldChar w:fldCharType="begin">
          <w:fldData xml:space="preserve">PEVuZE5vdGU+PENpdGU+PEF1dGhvcj5Ccm9va2VzPC9BdXRob3I+PFllYXI+MjAxODwvWWVhcj48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</w:fldData>
        </w:fldChar>
      </w:r>
      <w:r w:rsidR="00A07B3D">
        <w:instrText xml:space="preserve"> ADDIN EN.CITE.DATA </w:instrText>
      </w:r>
      <w:r w:rsidR="00A07B3D">
        <w:fldChar w:fldCharType="end"/>
      </w:r>
      <w:r w:rsidR="000B50F6" w:rsidRPr="000B50F6">
        <w:fldChar w:fldCharType="separate"/>
      </w:r>
      <w:r w:rsidR="00516CCF">
        <w:rPr>
          <w:noProof/>
        </w:rPr>
        <w:t>(</w:t>
      </w:r>
      <w:hyperlink w:anchor="_ENREF_31" w:tooltip="Brookes, 2018 #602" w:history="1">
        <w:r w:rsidR="00A07B3D">
          <w:rPr>
            <w:noProof/>
          </w:rPr>
          <w:t>31</w:t>
        </w:r>
      </w:hyperlink>
      <w:r w:rsidR="00516CCF">
        <w:rPr>
          <w:noProof/>
        </w:rPr>
        <w:t>)</w:t>
      </w:r>
      <w:r w:rsidR="000B50F6" w:rsidRPr="000B50F6">
        <w:fldChar w:fldCharType="end"/>
      </w:r>
      <w:r w:rsidRPr="000B50F6">
        <w:t>.</w:t>
      </w:r>
      <w:r w:rsidR="00DA638C" w:rsidRPr="000B50F6">
        <w:t xml:space="preserve"> </w:t>
      </w:r>
      <w:r w:rsidR="00493873">
        <w:t>This</w:t>
      </w:r>
      <w:r w:rsidR="00256897" w:rsidRPr="000B50F6">
        <w:t xml:space="preserve"> cohort </w:t>
      </w:r>
      <w:r w:rsidR="00493873">
        <w:t>consists of</w:t>
      </w:r>
      <w:r w:rsidR="00256897" w:rsidRPr="000B50F6">
        <w:t xml:space="preserve"> 302 </w:t>
      </w:r>
      <w:r w:rsidR="00256897" w:rsidRPr="000B50F6">
        <w:lastRenderedPageBreak/>
        <w:t>LOAD cases and 137 c</w:t>
      </w:r>
      <w:r w:rsidR="00256897">
        <w:t xml:space="preserve">ontrols, </w:t>
      </w:r>
      <w:r w:rsidR="00493873">
        <w:t>with</w:t>
      </w:r>
      <w:r w:rsidR="00256897">
        <w:t xml:space="preserve"> no significant differences in the age at death</w:t>
      </w:r>
      <w:r w:rsidR="00E63E8D">
        <w:t xml:space="preserve"> and</w:t>
      </w:r>
      <w:r w:rsidR="00256897">
        <w:t xml:space="preserve"> percentage of females between the cases and controls</w:t>
      </w:r>
      <w:r w:rsidR="00493873">
        <w:t>. T</w:t>
      </w:r>
      <w:r w:rsidR="00E63E8D">
        <w:t xml:space="preserve">he number of </w:t>
      </w:r>
      <w:r w:rsidR="00E63E8D">
        <w:rPr>
          <w:rFonts w:cstheme="minorHAnsi"/>
        </w:rPr>
        <w:t>ε</w:t>
      </w:r>
      <w:r w:rsidR="00E63E8D">
        <w:t>4 carriers was significantly higher amongst cases</w:t>
      </w:r>
      <w:r w:rsidR="00F27375">
        <w:t xml:space="preserve"> (p</w:t>
      </w:r>
      <w:r w:rsidR="003319A3">
        <w:t>&lt;0.001</w:t>
      </w:r>
      <w:r w:rsidR="00503047">
        <w:t xml:space="preserve">; </w:t>
      </w:r>
      <w:r w:rsidR="00256897">
        <w:t>Table 1)</w:t>
      </w:r>
      <w:r w:rsidR="00493873">
        <w:t xml:space="preserve"> as expected</w:t>
      </w:r>
      <w:r w:rsidR="00256897">
        <w:t>.</w:t>
      </w:r>
    </w:p>
    <w:p w14:paraId="63931E07" w14:textId="0BE2FCCE" w:rsidR="0073151E" w:rsidRDefault="006303C8" w:rsidP="00D25BA4">
      <w:r>
        <w:t>Individuals</w:t>
      </w:r>
      <w:r w:rsidR="00B81AB3" w:rsidRPr="00057345">
        <w:t xml:space="preserve"> with MCI</w:t>
      </w:r>
      <w:r w:rsidR="00350914" w:rsidRPr="00057345">
        <w:t xml:space="preserve"> </w:t>
      </w:r>
      <w:r w:rsidR="00B81AB3" w:rsidRPr="00057345">
        <w:t xml:space="preserve">were recruited from </w:t>
      </w:r>
      <w:r w:rsidR="008B7966">
        <w:t xml:space="preserve">the ICOS study </w:t>
      </w:r>
      <w:r>
        <w:t>in</w:t>
      </w:r>
      <w:r w:rsidR="00B81AB3" w:rsidRPr="00057345">
        <w:t xml:space="preserve"> </w:t>
      </w:r>
      <w:r w:rsidR="00B81AB3" w:rsidRPr="00251D8A">
        <w:t>Southampton, UK</w:t>
      </w:r>
      <w:r w:rsidR="009B58CB">
        <w:t>.  D</w:t>
      </w:r>
      <w:r w:rsidR="00B81AB3" w:rsidRPr="00251D8A">
        <w:t>iagnoses</w:t>
      </w:r>
      <w:r>
        <w:t xml:space="preserve"> were made using the</w:t>
      </w:r>
      <w:r w:rsidR="00B81AB3" w:rsidRPr="00251D8A">
        <w:t xml:space="preserve"> Petersen criteria for amnestic MCI</w:t>
      </w:r>
      <w:r w:rsidR="00350914" w:rsidRPr="00251D8A">
        <w:t xml:space="preserve"> </w:t>
      </w:r>
      <w:r w:rsidR="009B58CB">
        <w:fldChar w:fldCharType="begin"/>
      </w:r>
      <w:r w:rsidR="00A07B3D">
        <w:instrText xml:space="preserve"> ADDIN EN.CITE &lt;EndNote&gt;&lt;Cite&gt;&lt;Author&gt;Sussams&lt;/Author&gt;&lt;Year&gt;2013&lt;/Year&gt;&lt;RecNum&gt;632&lt;/RecNum&gt;&lt;DisplayText&gt;(32)&lt;/DisplayText&gt;&lt;record&gt;&lt;rec-number&gt;632&lt;/rec-number&gt;&lt;foreign-keys&gt;&lt;key app="EN" db-id="9r5059tda5xf9qeaedupea0gxr0pvft02v9v" timestamp="0"&gt;632&lt;/key&gt;&lt;/foreign-keys&gt;&lt;ref-type name="Journal Article"&gt;17&lt;/ref-type&gt;&lt;contributors&gt;&lt;authors&gt;&lt;author&gt;Sussams, Rebecca&lt;/author&gt;&lt;author&gt;Schlotz, Wolff&lt;/author&gt;&lt;author&gt;Perry, Hugh&lt;/author&gt;&lt;author&gt;Viv, Hopkins&lt;/author&gt;&lt;author&gt;Lynn, Davies&lt;/author&gt;&lt;author&gt;Rayner, Ceri&lt;/author&gt;&lt;author&gt;Lewzey, Isabel&lt;/author&gt;&lt;author&gt;Christodoulou, Anna&lt;/author&gt;&lt;author&gt;MacFarlene, Brady&lt;/author&gt;&lt;author&gt;Sharples, Richard&lt;/author&gt;&lt;author&gt;Holmes, Clive&lt;/author&gt;&lt;/authors&gt;&lt;/contributors&gt;&lt;titles&gt;&lt;title&gt;Systemic inflammatory responses to stress and its impact on cognition in people with mild cognitive impairment&lt;/title&gt;&lt;secondary-title&gt;Alzheimer&amp;apos;s &amp;amp; Dementia: The Journal of the Alzheimer&amp;apos;s Association&lt;/secondary-title&gt;&lt;/titles&gt;&lt;pages&gt;P775&lt;/pages&gt;&lt;volume&gt;9&lt;/volume&gt;&lt;number&gt;4&lt;/number&gt;&lt;dates&gt;&lt;year&gt;2013&lt;/year&gt;&lt;/dates&gt;&lt;publisher&gt;Elsevier&lt;/publisher&gt;&lt;isbn&gt;1552-5260&lt;/isbn&gt;&lt;urls&gt;&lt;related-urls&gt;&lt;url&gt;https://doi.org/10.1016/j.jalz.2013.05.1582&lt;/url&gt;&lt;/related-urls&gt;&lt;/urls&gt;&lt;electronic-resource-num&gt;10.1016/j.jalz.2013.05.1582&lt;/electronic-resource-num&gt;&lt;access-date&gt;2018/11/07&lt;/access-date&gt;&lt;/record&gt;&lt;/Cite&gt;&lt;/EndNote&gt;</w:instrText>
      </w:r>
      <w:r w:rsidR="009B58CB">
        <w:fldChar w:fldCharType="separate"/>
      </w:r>
      <w:r w:rsidR="00516CCF">
        <w:rPr>
          <w:noProof/>
        </w:rPr>
        <w:t>(</w:t>
      </w:r>
      <w:hyperlink w:anchor="_ENREF_32" w:tooltip="Sussams, 2013 #632" w:history="1">
        <w:r w:rsidR="00A07B3D">
          <w:rPr>
            <w:noProof/>
          </w:rPr>
          <w:t>32</w:t>
        </w:r>
      </w:hyperlink>
      <w:r w:rsidR="00516CCF">
        <w:rPr>
          <w:noProof/>
        </w:rPr>
        <w:t>)</w:t>
      </w:r>
      <w:r w:rsidR="009B58CB">
        <w:fldChar w:fldCharType="end"/>
      </w:r>
      <w:r w:rsidR="00350914" w:rsidRPr="00251D8A">
        <w:t>.</w:t>
      </w:r>
      <w:r w:rsidR="00226EB1" w:rsidRPr="00057345">
        <w:t xml:space="preserve"> </w:t>
      </w:r>
      <w:r w:rsidRPr="004C1C75">
        <w:t xml:space="preserve"> </w:t>
      </w:r>
      <w:r w:rsidR="000D2EE5" w:rsidRPr="004C1C75">
        <w:t xml:space="preserve">The study </w:t>
      </w:r>
      <w:r w:rsidR="00062738" w:rsidRPr="004C1C75">
        <w:t>followed</w:t>
      </w:r>
      <w:r>
        <w:t>-up</w:t>
      </w:r>
      <w:r w:rsidR="00062738" w:rsidRPr="004C1C75">
        <w:t xml:space="preserve"> individuals </w:t>
      </w:r>
      <w:r w:rsidR="008B7966">
        <w:t>over a 36-month period (</w:t>
      </w:r>
      <w:r w:rsidR="00062738" w:rsidRPr="004C1C75">
        <w:t xml:space="preserve">until </w:t>
      </w:r>
      <w:r w:rsidR="000D2EE5" w:rsidRPr="004C1C75">
        <w:t>October 2017</w:t>
      </w:r>
      <w:r w:rsidR="008B7966">
        <w:t>)</w:t>
      </w:r>
      <w:r w:rsidR="00871984">
        <w:t xml:space="preserve"> </w:t>
      </w:r>
      <w:r w:rsidR="000D2EE5" w:rsidRPr="004C1C75">
        <w:t>to</w:t>
      </w:r>
      <w:r w:rsidR="0077359A">
        <w:t xml:space="preserve"> identify</w:t>
      </w:r>
      <w:r w:rsidR="000D2EE5" w:rsidRPr="004C1C75">
        <w:t xml:space="preserve"> those who </w:t>
      </w:r>
      <w:r>
        <w:t>converted to a</w:t>
      </w:r>
      <w:r w:rsidR="000D2EE5" w:rsidRPr="004C1C75">
        <w:t xml:space="preserve"> </w:t>
      </w:r>
      <w:r w:rsidR="008B7966">
        <w:t>LO</w:t>
      </w:r>
      <w:r w:rsidR="000D2EE5" w:rsidRPr="004C1C75">
        <w:t>AD</w:t>
      </w:r>
      <w:r w:rsidR="003319A3">
        <w:t xml:space="preserve"> (</w:t>
      </w:r>
      <w:r>
        <w:t xml:space="preserve">‘converters’ </w:t>
      </w:r>
      <w:r w:rsidR="0073151E">
        <w:t>n=49</w:t>
      </w:r>
      <w:r w:rsidR="000D2EE5" w:rsidRPr="004C1C75">
        <w:t>)</w:t>
      </w:r>
      <w:r w:rsidR="00503047">
        <w:t>,</w:t>
      </w:r>
      <w:r w:rsidR="00AC2768">
        <w:t xml:space="preserve"> and </w:t>
      </w:r>
      <w:r w:rsidR="00AC2768" w:rsidRPr="006707DE">
        <w:rPr>
          <w:color w:val="000000" w:themeColor="text1"/>
        </w:rPr>
        <w:t xml:space="preserve">those </w:t>
      </w:r>
      <w:r>
        <w:rPr>
          <w:color w:val="000000" w:themeColor="text1"/>
        </w:rPr>
        <w:t>who remained MCI (</w:t>
      </w:r>
      <w:r w:rsidR="000D2EE5" w:rsidRPr="004C1C75">
        <w:t>‘non-converters’</w:t>
      </w:r>
      <w:r>
        <w:t xml:space="preserve"> </w:t>
      </w:r>
      <w:r w:rsidR="0073151E">
        <w:t>n=73</w:t>
      </w:r>
      <w:r w:rsidR="000D2EE5" w:rsidRPr="004C1C75">
        <w:t>).</w:t>
      </w:r>
      <w:r w:rsidR="006227D9" w:rsidRPr="006227D9">
        <w:t xml:space="preserve"> </w:t>
      </w:r>
      <w:r w:rsidR="0073151E">
        <w:t xml:space="preserve">Age at recruitment and presence of at least one </w:t>
      </w:r>
      <w:r w:rsidR="0073151E" w:rsidRPr="00503047">
        <w:rPr>
          <w:i/>
        </w:rPr>
        <w:t>APOE</w:t>
      </w:r>
      <w:r w:rsidR="0073151E">
        <w:t xml:space="preserve"> </w:t>
      </w:r>
      <w:r w:rsidR="00503047">
        <w:rPr>
          <w:rFonts w:cstheme="minorHAnsi"/>
        </w:rPr>
        <w:t>ε</w:t>
      </w:r>
      <w:r w:rsidR="0073151E">
        <w:t>4 allele was not f</w:t>
      </w:r>
      <w:r>
        <w:t>ound to be significantly different</w:t>
      </w:r>
      <w:r w:rsidR="0073151E">
        <w:t xml:space="preserve"> between the converters and non-converters</w:t>
      </w:r>
      <w:r w:rsidR="00503047">
        <w:t>;</w:t>
      </w:r>
      <w:r w:rsidR="0073151E">
        <w:t xml:space="preserve"> </w:t>
      </w:r>
      <w:r>
        <w:t xml:space="preserve">although </w:t>
      </w:r>
      <w:r w:rsidR="0073151E">
        <w:t>the converter group was found to have a significantly higher proportion of females (p=0.00</w:t>
      </w:r>
      <w:r w:rsidR="00E63E8D">
        <w:t>8</w:t>
      </w:r>
      <w:r w:rsidR="00503047">
        <w:t>;</w:t>
      </w:r>
      <w:r w:rsidR="0073151E">
        <w:t xml:space="preserve"> Table 1).</w:t>
      </w:r>
    </w:p>
    <w:p w14:paraId="2D51F7BB" w14:textId="77777777" w:rsidR="00F264F8" w:rsidRDefault="00F264F8" w:rsidP="00B81AB3">
      <w:pPr>
        <w:rPr>
          <w:i/>
        </w:rPr>
      </w:pPr>
    </w:p>
    <w:p w14:paraId="50F1B579" w14:textId="28B02E37" w:rsidR="00B81AB3" w:rsidRPr="00153455" w:rsidRDefault="00B81AB3" w:rsidP="00B81AB3">
      <w:pPr>
        <w:rPr>
          <w:i/>
        </w:rPr>
      </w:pPr>
      <w:r w:rsidRPr="00153455">
        <w:rPr>
          <w:i/>
        </w:rPr>
        <w:t>Genotyping</w:t>
      </w:r>
      <w:r w:rsidR="003736B3">
        <w:rPr>
          <w:i/>
        </w:rPr>
        <w:t xml:space="preserve"> </w:t>
      </w:r>
    </w:p>
    <w:p w14:paraId="39EBEFF3" w14:textId="77777777" w:rsidR="00F264F8" w:rsidRPr="00981135" w:rsidRDefault="00F264F8" w:rsidP="00F264F8">
      <w:r w:rsidRPr="00981135">
        <w:t>DNA extraction was performed using a standard phenol chloroform method on either 2mls of blood</w:t>
      </w:r>
      <w:r>
        <w:t xml:space="preserve"> (MCI)</w:t>
      </w:r>
      <w:r w:rsidRPr="00981135">
        <w:t xml:space="preserve"> or 100mg of brain tissue</w:t>
      </w:r>
      <w:r>
        <w:t xml:space="preserve"> (BDR)</w:t>
      </w:r>
      <w:r w:rsidRPr="00981135">
        <w:t>. DNA quality was ass</w:t>
      </w:r>
      <w:r w:rsidRPr="00AC0C3C">
        <w:t>essed using the Agilent 2200 TapeStation DNA Integrity Number (DIN</w:t>
      </w:r>
      <w:r>
        <w:t xml:space="preserve">; </w:t>
      </w:r>
      <w:r w:rsidRPr="00AC0C3C">
        <w:t>average DIN=8.95) and quantified</w:t>
      </w:r>
      <w:r w:rsidRPr="00981135">
        <w:t xml:space="preserve"> using Nanodrop 3300 spectrometry. All samples were collected with informed consent as governed by local guidelines at the point of collection; experimental procedures were approved by local ethics committee</w:t>
      </w:r>
      <w:r>
        <w:t xml:space="preserve">s - </w:t>
      </w:r>
      <w:r w:rsidRPr="00981135">
        <w:t>Nottingham Research Ethics Committee 2 (REC reference 04/Q2404/130)</w:t>
      </w:r>
      <w:r>
        <w:t>; London – City and East NRES (REC reference 08/H0704/128+5)</w:t>
      </w:r>
      <w:r w:rsidRPr="00981135">
        <w:t xml:space="preserve"> and completed in accordance with approved guidelines. </w:t>
      </w:r>
    </w:p>
    <w:p w14:paraId="63CBC0FD" w14:textId="5D044E3A" w:rsidR="00B81AB3" w:rsidRPr="00B3512B" w:rsidRDefault="00C811FE" w:rsidP="00B81AB3">
      <w:r w:rsidRPr="00ED7B4E">
        <w:t>Genotyping was performed</w:t>
      </w:r>
      <w:r w:rsidR="00B81AB3" w:rsidRPr="00ED7B4E">
        <w:t xml:space="preserve"> on the </w:t>
      </w:r>
      <w:r w:rsidR="00B81AB3">
        <w:t xml:space="preserve">customised NeuroChip array </w:t>
      </w:r>
      <w:r w:rsidR="000B50F6">
        <w:fldChar w:fldCharType="begin">
          <w:fldData xml:space="preserve">PEVuZE5vdGU+PENpdGU+PEF1dGhvcj5CbGF1d2VuZHJhYXQ8L0F1dGhvcj48WWVhcj4yMDE3PC9Z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</w:fldData>
        </w:fldChar>
      </w:r>
      <w:r w:rsidR="00A07B3D">
        <w:instrText xml:space="preserve"> ADDIN EN.CITE </w:instrText>
      </w:r>
      <w:r w:rsidR="00A07B3D">
        <w:fldChar w:fldCharType="begin">
          <w:fldData xml:space="preserve">PEVuZE5vdGU+PENpdGU+PEF1dGhvcj5CbGF1d2VuZHJhYXQ8L0F1dGhvcj48WWVhcj4yMDE3PC9Z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</w:fldData>
        </w:fldChar>
      </w:r>
      <w:r w:rsidR="00A07B3D">
        <w:instrText xml:space="preserve"> ADDIN EN.CITE.DATA </w:instrText>
      </w:r>
      <w:r w:rsidR="00A07B3D">
        <w:fldChar w:fldCharType="end"/>
      </w:r>
      <w:r w:rsidR="000B50F6">
        <w:fldChar w:fldCharType="separate"/>
      </w:r>
      <w:r w:rsidR="00516CCF">
        <w:rPr>
          <w:noProof/>
        </w:rPr>
        <w:t>(</w:t>
      </w:r>
      <w:hyperlink w:anchor="_ENREF_33" w:tooltip="Blauwendraat, 2017 #327" w:history="1">
        <w:r w:rsidR="00A07B3D">
          <w:rPr>
            <w:noProof/>
          </w:rPr>
          <w:t>33</w:t>
        </w:r>
      </w:hyperlink>
      <w:r w:rsidR="00516CCF">
        <w:rPr>
          <w:noProof/>
        </w:rPr>
        <w:t>)</w:t>
      </w:r>
      <w:r w:rsidR="000B50F6">
        <w:fldChar w:fldCharType="end"/>
      </w:r>
      <w:r w:rsidR="00B81AB3">
        <w:t xml:space="preserve">. </w:t>
      </w:r>
      <w:r w:rsidR="00A77BF1">
        <w:t>Clustering was completed with the assistance of a cluster file provided by Blauwendraat and colleagues (2017) and the dataset was aligned to the GRCh37/hg19 assembly usi</w:t>
      </w:r>
      <w:r>
        <w:t xml:space="preserve">ng files provided by Rayner, </w:t>
      </w:r>
      <w:r w:rsidRPr="00ED7B4E">
        <w:t>W (</w:t>
      </w:r>
      <w:r w:rsidR="00ED7B4E" w:rsidRPr="00ED7B4E">
        <w:t>Personal correspondence, Nov 2017</w:t>
      </w:r>
      <w:r w:rsidRPr="00ED7B4E">
        <w:t xml:space="preserve">). </w:t>
      </w:r>
      <w:r w:rsidR="00F264F8">
        <w:t xml:space="preserve">Quality control of the raw data (QC) was completed using GenomeStudio v2 and PLINK v1.9 </w:t>
      </w:r>
      <w:r w:rsidR="00F264F8">
        <w:fldChar w:fldCharType="begin">
          <w:fldData xml:space="preserve">PEVuZE5vdGU+PENpdGU+PEF1dGhvcj5DaGFuZzwvQXV0aG9yPjxZZWFyPjIwMTU8L1llYXI+PFJl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</w:fldData>
        </w:fldChar>
      </w:r>
      <w:r w:rsidR="00A07B3D">
        <w:instrText xml:space="preserve"> ADDIN EN.CITE </w:instrText>
      </w:r>
      <w:r w:rsidR="00A07B3D">
        <w:fldChar w:fldCharType="begin">
          <w:fldData xml:space="preserve">PEVuZE5vdGU+PENpdGU+PEF1dGhvcj5DaGFuZzwvQXV0aG9yPjxZZWFyPjIwMTU8L1llYXI+PFJl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</w:fldData>
        </w:fldChar>
      </w:r>
      <w:r w:rsidR="00A07B3D">
        <w:instrText xml:space="preserve"> ADDIN EN.CITE.DATA </w:instrText>
      </w:r>
      <w:r w:rsidR="00A07B3D">
        <w:fldChar w:fldCharType="end"/>
      </w:r>
      <w:r w:rsidR="00F264F8">
        <w:fldChar w:fldCharType="separate"/>
      </w:r>
      <w:r w:rsidR="00F264F8">
        <w:rPr>
          <w:noProof/>
        </w:rPr>
        <w:t>(</w:t>
      </w:r>
      <w:hyperlink w:anchor="_ENREF_34" w:tooltip="Chang, 2015 #633" w:history="1">
        <w:r w:rsidR="00A07B3D">
          <w:rPr>
            <w:noProof/>
          </w:rPr>
          <w:t>34</w:t>
        </w:r>
      </w:hyperlink>
      <w:r w:rsidR="00F264F8">
        <w:rPr>
          <w:noProof/>
        </w:rPr>
        <w:t>)</w:t>
      </w:r>
      <w:r w:rsidR="00F264F8">
        <w:fldChar w:fldCharType="end"/>
      </w:r>
      <w:r w:rsidR="00F264F8">
        <w:t>, with s</w:t>
      </w:r>
      <w:r w:rsidR="00B81AB3" w:rsidRPr="00ED7B4E">
        <w:t>a</w:t>
      </w:r>
      <w:r w:rsidR="00B81AB3">
        <w:t xml:space="preserve">mples removed based on </w:t>
      </w:r>
      <w:r w:rsidR="00F264F8">
        <w:t xml:space="preserve">a </w:t>
      </w:r>
      <w:r w:rsidR="00B81AB3">
        <w:t xml:space="preserve">call </w:t>
      </w:r>
      <w:r w:rsidR="00B81AB3" w:rsidRPr="00ED7B4E">
        <w:t xml:space="preserve">rate </w:t>
      </w:r>
      <w:r w:rsidR="00F264F8">
        <w:t xml:space="preserve">less than </w:t>
      </w:r>
      <w:r w:rsidR="00B81AB3" w:rsidRPr="00ED7B4E">
        <w:t>90%</w:t>
      </w:r>
      <w:r w:rsidRPr="00ED7B4E">
        <w:t>, gender mismatch and deviation</w:t>
      </w:r>
      <w:r w:rsidR="005D21D2" w:rsidRPr="00ED7B4E">
        <w:t xml:space="preserve"> from</w:t>
      </w:r>
      <w:r w:rsidR="00B81AB3" w:rsidRPr="00ED7B4E">
        <w:t xml:space="preserve"> European population</w:t>
      </w:r>
      <w:r w:rsidR="005D21D2" w:rsidRPr="00ED7B4E">
        <w:t xml:space="preserve"> parameters</w:t>
      </w:r>
      <w:r w:rsidR="00B81AB3" w:rsidRPr="00ED7B4E">
        <w:t xml:space="preserve">. SNPs were removed based on </w:t>
      </w:r>
      <w:r w:rsidR="00F264F8">
        <w:t xml:space="preserve">a </w:t>
      </w:r>
      <w:r w:rsidR="00B81AB3" w:rsidRPr="00ED7B4E">
        <w:t xml:space="preserve">call rate </w:t>
      </w:r>
      <w:r w:rsidR="00F264F8">
        <w:t>less than 95%</w:t>
      </w:r>
      <w:r w:rsidR="00B81AB3" w:rsidRPr="00ED7B4E">
        <w:t xml:space="preserve">, </w:t>
      </w:r>
      <w:r w:rsidR="00F264F8">
        <w:t xml:space="preserve">genotype frequencies significantly out of </w:t>
      </w:r>
      <w:r w:rsidR="00B81AB3" w:rsidRPr="00ED7B4E">
        <w:t xml:space="preserve">Hardy-Weinberg equilibrium </w:t>
      </w:r>
      <w:r w:rsidR="00F264F8">
        <w:t>with a</w:t>
      </w:r>
      <w:r w:rsidR="00B81AB3" w:rsidRPr="00ED7B4E">
        <w:t xml:space="preserve"> Bonferroni corrected p-value threshold</w:t>
      </w:r>
      <w:r w:rsidR="00B81AB3">
        <w:t xml:space="preserve"> (</w:t>
      </w:r>
      <w:r w:rsidR="002D26B0">
        <w:t>p=</w:t>
      </w:r>
      <w:r w:rsidR="00B81AB3">
        <w:t>1</w:t>
      </w:r>
      <w:r w:rsidR="00A77BF1">
        <w:t>.03</w:t>
      </w:r>
      <w:r w:rsidR="00B81AB3">
        <w:t>×10</w:t>
      </w:r>
      <w:r w:rsidR="00B81AB3" w:rsidRPr="00A77BF1">
        <w:rPr>
          <w:vertAlign w:val="superscript"/>
        </w:rPr>
        <w:t>-7</w:t>
      </w:r>
      <w:r w:rsidR="00B81AB3">
        <w:t>) and excess heterozygosity</w:t>
      </w:r>
      <w:r w:rsidR="00ED7B4E">
        <w:t xml:space="preserve"> (</w:t>
      </w:r>
      <w:r w:rsidR="00ED7B4E">
        <w:rPr>
          <w:rFonts w:cstheme="minorHAnsi"/>
        </w:rPr>
        <w:t>±</w:t>
      </w:r>
      <w:r w:rsidR="00ED7B4E">
        <w:t>3 standard deviations from mean)</w:t>
      </w:r>
      <w:r w:rsidR="00B81AB3">
        <w:t>.</w:t>
      </w:r>
      <w:r w:rsidR="00FC5880">
        <w:t xml:space="preserve">  SNPs where the minor allele was observed in less than 3 individuals were also removed.</w:t>
      </w:r>
      <w:r w:rsidR="00B81AB3">
        <w:t xml:space="preserve"> </w:t>
      </w:r>
      <w:r w:rsidR="00FC5880">
        <w:t xml:space="preserve">  </w:t>
      </w:r>
    </w:p>
    <w:p w14:paraId="04861378" w14:textId="7357396F" w:rsidR="001259AF" w:rsidRDefault="006D779A" w:rsidP="00BB7BE1">
      <w:pPr>
        <w:spacing w:before="240"/>
      </w:pPr>
      <w:r w:rsidRPr="00B3512B">
        <w:t xml:space="preserve">The </w:t>
      </w:r>
      <w:r w:rsidR="001E483F" w:rsidRPr="00B3512B">
        <w:rPr>
          <w:i/>
        </w:rPr>
        <w:t>APOE</w:t>
      </w:r>
      <w:r w:rsidR="00044701" w:rsidRPr="00B3512B">
        <w:t xml:space="preserve"> </w:t>
      </w:r>
      <w:r w:rsidR="00F27375">
        <w:t>SNPs</w:t>
      </w:r>
      <w:r w:rsidR="000610B0" w:rsidRPr="00B3512B">
        <w:t xml:space="preserve"> </w:t>
      </w:r>
      <w:r w:rsidR="00F27375" w:rsidRPr="00B3512B">
        <w:t xml:space="preserve">rs7412 and rs429358 </w:t>
      </w:r>
      <w:r w:rsidR="00F27375">
        <w:t xml:space="preserve">(which determine the isoform) were genotyped with </w:t>
      </w:r>
      <w:r w:rsidR="000610B0" w:rsidRPr="00B3512B">
        <w:t xml:space="preserve">TaqMan </w:t>
      </w:r>
      <w:r w:rsidR="002E3D66">
        <w:t>assay</w:t>
      </w:r>
      <w:r w:rsidR="00450032">
        <w:t>s</w:t>
      </w:r>
      <w:r w:rsidR="000610B0" w:rsidRPr="00B3512B">
        <w:t xml:space="preserve"> using standard protocol</w:t>
      </w:r>
      <w:r w:rsidR="001162C0" w:rsidRPr="00B3512B">
        <w:t>s</w:t>
      </w:r>
      <w:r w:rsidR="000610B0" w:rsidRPr="00B3512B">
        <w:t>. A</w:t>
      </w:r>
      <w:r w:rsidR="00B81AB3" w:rsidRPr="00B3512B">
        <w:t xml:space="preserve">t least one </w:t>
      </w:r>
      <w:r w:rsidR="00B81AB3" w:rsidRPr="00DA5482">
        <w:rPr>
          <w:i/>
        </w:rPr>
        <w:t>APOE</w:t>
      </w:r>
      <w:r w:rsidR="00B81AB3" w:rsidRPr="00B3512B">
        <w:t xml:space="preserve"> ε4 allele was harboured by 70.9% of LOAD cases, 4</w:t>
      </w:r>
      <w:r w:rsidR="000E4494">
        <w:t>6.9</w:t>
      </w:r>
      <w:r w:rsidR="00B81AB3" w:rsidRPr="00B3512B">
        <w:t>% of MCI</w:t>
      </w:r>
      <w:r w:rsidR="000E4494">
        <w:t xml:space="preserve"> converters</w:t>
      </w:r>
      <w:r w:rsidR="00B81AB3" w:rsidRPr="00B3512B">
        <w:t>,</w:t>
      </w:r>
      <w:r w:rsidR="000E4494">
        <w:t xml:space="preserve"> 42.9% of MCI non-converters</w:t>
      </w:r>
      <w:r w:rsidR="00B81AB3" w:rsidRPr="00B3512B">
        <w:t xml:space="preserve"> and 40.1% of controls</w:t>
      </w:r>
      <w:r w:rsidR="00450032">
        <w:t xml:space="preserve"> (</w:t>
      </w:r>
      <w:r w:rsidR="00975F4F">
        <w:t>Table 1</w:t>
      </w:r>
      <w:r w:rsidR="00BB7BE1">
        <w:t>).</w:t>
      </w:r>
    </w:p>
    <w:p w14:paraId="2FC83C19" w14:textId="77777777" w:rsidR="00717BFB" w:rsidRDefault="00717BFB" w:rsidP="00B81AB3"/>
    <w:p w14:paraId="5A8B5EE8" w14:textId="1D2341F9" w:rsidR="00B81AB3" w:rsidRPr="00153455" w:rsidRDefault="007D001C" w:rsidP="00B81AB3">
      <w:pPr>
        <w:rPr>
          <w:i/>
        </w:rPr>
      </w:pPr>
      <w:r w:rsidRPr="00153455">
        <w:rPr>
          <w:i/>
        </w:rPr>
        <w:t>Poly</w:t>
      </w:r>
      <w:r w:rsidR="00B81AB3" w:rsidRPr="00153455">
        <w:rPr>
          <w:i/>
        </w:rPr>
        <w:t>genic risk scor</w:t>
      </w:r>
      <w:r w:rsidR="00FC54A6" w:rsidRPr="00153455">
        <w:rPr>
          <w:i/>
        </w:rPr>
        <w:t xml:space="preserve">e </w:t>
      </w:r>
      <w:r w:rsidR="007A4E66" w:rsidRPr="00153455">
        <w:rPr>
          <w:i/>
        </w:rPr>
        <w:t>generation and predictability modelling</w:t>
      </w:r>
    </w:p>
    <w:p w14:paraId="10F5D79F" w14:textId="3483F1CA" w:rsidR="00F27375" w:rsidRDefault="00F27375" w:rsidP="00F27375">
      <w:r w:rsidRPr="006227D9">
        <w:t xml:space="preserve">The </w:t>
      </w:r>
      <w:r w:rsidRPr="006227D9">
        <w:rPr>
          <w:i/>
        </w:rPr>
        <w:t>APOE</w:t>
      </w:r>
      <w:r w:rsidRPr="006227D9">
        <w:t xml:space="preserve"> gene is</w:t>
      </w:r>
      <w:r w:rsidR="00A04A92">
        <w:t xml:space="preserve"> the</w:t>
      </w:r>
      <w:r w:rsidRPr="006227D9">
        <w:t xml:space="preserve"> </w:t>
      </w:r>
      <w:r>
        <w:t>largest known risk factor for</w:t>
      </w:r>
      <w:r w:rsidRPr="006227D9">
        <w:t xml:space="preserve"> </w:t>
      </w:r>
      <w:r>
        <w:t>LO</w:t>
      </w:r>
      <w:r w:rsidRPr="006227D9">
        <w:t xml:space="preserve">AD, with </w:t>
      </w:r>
      <w:r>
        <w:t xml:space="preserve">the region surrounding the locus displaying </w:t>
      </w:r>
      <w:r w:rsidRPr="006227D9">
        <w:t xml:space="preserve">levels of strong </w:t>
      </w:r>
      <w:r>
        <w:t>linkage disequilibrium (LD). T</w:t>
      </w:r>
      <w:r w:rsidRPr="006227D9">
        <w:t>herefore, SNPs which fell within the 500kb</w:t>
      </w:r>
      <w:r>
        <w:t xml:space="preserve"> region</w:t>
      </w:r>
      <w:r w:rsidRPr="006227D9">
        <w:t xml:space="preserve"> (chr19:45,160,844-45,660,844</w:t>
      </w:r>
      <w:r>
        <w:t xml:space="preserve">; </w:t>
      </w:r>
      <w:r w:rsidRPr="006227D9">
        <w:t xml:space="preserve">GRCh37/hg19 assembly) surrounding the </w:t>
      </w:r>
      <w:r w:rsidRPr="006227D9">
        <w:rPr>
          <w:i/>
        </w:rPr>
        <w:t>APOE</w:t>
      </w:r>
      <w:r w:rsidRPr="006227D9">
        <w:t xml:space="preserve"> gene were excluded</w:t>
      </w:r>
      <w:r>
        <w:t xml:space="preserve"> from the dataset.</w:t>
      </w:r>
      <w:r w:rsidRPr="006227D9">
        <w:t xml:space="preserve"> The genotypes for the </w:t>
      </w:r>
      <w:r w:rsidRPr="006227D9">
        <w:rPr>
          <w:i/>
        </w:rPr>
        <w:t>APOE</w:t>
      </w:r>
      <w:r w:rsidRPr="006227D9">
        <w:t xml:space="preserve"> ε status</w:t>
      </w:r>
      <w:r>
        <w:t xml:space="preserve"> SNPs</w:t>
      </w:r>
      <w:r w:rsidRPr="006227D9">
        <w:t xml:space="preserve"> (rs7412 and rs429358) were then reintroduced to the </w:t>
      </w:r>
      <w:r>
        <w:t>dataset to ensure</w:t>
      </w:r>
      <w:r w:rsidRPr="006227D9">
        <w:t xml:space="preserve"> genetic risk from </w:t>
      </w:r>
      <w:r w:rsidRPr="000E4494">
        <w:rPr>
          <w:i/>
        </w:rPr>
        <w:t>APOE</w:t>
      </w:r>
      <w:r w:rsidRPr="006227D9">
        <w:t xml:space="preserve"> </w:t>
      </w:r>
      <w:r>
        <w:t>wa</w:t>
      </w:r>
      <w:r w:rsidRPr="006227D9">
        <w:t xml:space="preserve">s captured. </w:t>
      </w:r>
    </w:p>
    <w:p w14:paraId="2A2717A3" w14:textId="4D86A701" w:rsidR="00F27375" w:rsidRPr="006707DE" w:rsidRDefault="00F27375" w:rsidP="00F27375">
      <w:pPr>
        <w:rPr>
          <w:color w:val="000000" w:themeColor="text1"/>
        </w:rPr>
      </w:pPr>
      <w:r w:rsidRPr="00B71626">
        <w:t xml:space="preserve">Samples from </w:t>
      </w:r>
      <w:r w:rsidR="00570650">
        <w:t>t</w:t>
      </w:r>
      <w:r w:rsidR="00570650" w:rsidRPr="00B71626">
        <w:t>he 1000 G</w:t>
      </w:r>
      <w:r w:rsidR="00570650">
        <w:t>enomes Project Consortium (</w:t>
      </w:r>
      <w:r w:rsidRPr="00B71626">
        <w:t>1000G</w:t>
      </w:r>
      <w:r w:rsidR="00570650">
        <w:t xml:space="preserve">; </w:t>
      </w:r>
      <w:r w:rsidRPr="00B71626">
        <w:t xml:space="preserve">n=2,504) were compared ancestrally to the BDR and MCI samples using common ancestry informative markers (AIMs). Principal component analysis was carried out in PLINK to verify all NeuroChip-genotyped </w:t>
      </w:r>
      <w:r w:rsidRPr="006707DE">
        <w:rPr>
          <w:color w:val="000000" w:themeColor="text1"/>
        </w:rPr>
        <w:t>samples</w:t>
      </w:r>
      <w:r w:rsidR="0090700D" w:rsidRPr="006707DE">
        <w:rPr>
          <w:color w:val="000000" w:themeColor="text1"/>
        </w:rPr>
        <w:t xml:space="preserve"> (n=561)</w:t>
      </w:r>
      <w:r w:rsidRPr="006707DE">
        <w:rPr>
          <w:color w:val="000000" w:themeColor="text1"/>
        </w:rPr>
        <w:t xml:space="preserve"> fell within the cluster of European </w:t>
      </w:r>
      <w:r w:rsidR="00152A30">
        <w:rPr>
          <w:color w:val="000000" w:themeColor="text1"/>
        </w:rPr>
        <w:t>descent</w:t>
      </w:r>
      <w:r w:rsidRPr="006707DE">
        <w:rPr>
          <w:color w:val="000000" w:themeColor="text1"/>
        </w:rPr>
        <w:t xml:space="preserve"> (n=503)</w:t>
      </w:r>
      <w:r w:rsidR="00152A30">
        <w:rPr>
          <w:color w:val="000000" w:themeColor="text1"/>
        </w:rPr>
        <w:t xml:space="preserve"> to guard against population stratification</w:t>
      </w:r>
      <w:r w:rsidRPr="006707DE">
        <w:rPr>
          <w:color w:val="000000" w:themeColor="text1"/>
        </w:rPr>
        <w:t xml:space="preserve">. </w:t>
      </w:r>
    </w:p>
    <w:p w14:paraId="35CDF530" w14:textId="65612EEA" w:rsidR="00F727AF" w:rsidRPr="00B71626" w:rsidRDefault="0090700D" w:rsidP="009E2380">
      <w:r w:rsidRPr="006707DE">
        <w:rPr>
          <w:color w:val="000000" w:themeColor="text1"/>
        </w:rPr>
        <w:lastRenderedPageBreak/>
        <w:t>D</w:t>
      </w:r>
      <w:r w:rsidR="00570650" w:rsidRPr="006707DE">
        <w:rPr>
          <w:color w:val="000000" w:themeColor="text1"/>
        </w:rPr>
        <w:t>ata from the 1000G sample</w:t>
      </w:r>
      <w:r w:rsidRPr="006707DE">
        <w:rPr>
          <w:color w:val="000000" w:themeColor="text1"/>
        </w:rPr>
        <w:t>s</w:t>
      </w:r>
      <w:r w:rsidR="00570650" w:rsidRPr="006707DE">
        <w:rPr>
          <w:color w:val="000000" w:themeColor="text1"/>
        </w:rPr>
        <w:t xml:space="preserve"> were </w:t>
      </w:r>
      <w:r w:rsidR="00A07B3D">
        <w:rPr>
          <w:color w:val="000000" w:themeColor="text1"/>
        </w:rPr>
        <w:t xml:space="preserve">also </w:t>
      </w:r>
      <w:r w:rsidR="00570650" w:rsidRPr="006707DE">
        <w:rPr>
          <w:color w:val="000000" w:themeColor="text1"/>
        </w:rPr>
        <w:t>used</w:t>
      </w:r>
      <w:r w:rsidR="00F03DA6" w:rsidRPr="006707DE">
        <w:rPr>
          <w:color w:val="000000" w:themeColor="text1"/>
        </w:rPr>
        <w:t xml:space="preserve"> to calculate linkage</w:t>
      </w:r>
      <w:r w:rsidR="00A07B3D">
        <w:rPr>
          <w:color w:val="000000" w:themeColor="text1"/>
        </w:rPr>
        <w:t xml:space="preserve"> disequilibrium structure</w:t>
      </w:r>
      <w:r w:rsidR="00B81AB3" w:rsidRPr="006707DE">
        <w:rPr>
          <w:color w:val="000000" w:themeColor="text1"/>
        </w:rPr>
        <w:t xml:space="preserve">. </w:t>
      </w:r>
      <w:r w:rsidR="00DA5482" w:rsidRPr="006707DE">
        <w:rPr>
          <w:color w:val="000000" w:themeColor="text1"/>
        </w:rPr>
        <w:t>The clumping algorithm</w:t>
      </w:r>
      <w:r w:rsidR="00A07B3D">
        <w:rPr>
          <w:color w:val="000000" w:themeColor="text1"/>
        </w:rPr>
        <w:t xml:space="preserve"> in PRSice-2 </w:t>
      </w:r>
      <w:r w:rsidR="00A07B3D" w:rsidRPr="00BB7BE1">
        <w:fldChar w:fldCharType="begin"/>
      </w:r>
      <w:r w:rsidR="00A07B3D">
        <w:instrText xml:space="preserve"> ADDIN EN.CITE &lt;EndNote&gt;&lt;Cite&gt;&lt;Author&gt;Euesden&lt;/Author&gt;&lt;Year&gt;2015&lt;/Year&gt;&lt;RecNum&gt;340&lt;/RecNum&gt;&lt;DisplayText&gt;(20)&lt;/DisplayText&gt;&lt;record&gt;&lt;rec-number&gt;340&lt;/rec-number&gt;&lt;foreign-keys&gt;&lt;key app="EN" db-id="9r5059tda5xf9qeaedupea0gxr0pvft02v9v" timestamp="0"&gt;340&lt;/key&gt;&lt;/foreign-keys&gt;&lt;ref-type name="Journal Article"&gt;17&lt;/ref-type&gt;&lt;contributors&gt;&lt;authors&gt;&lt;author&gt;Euesden, J.&lt;/author&gt;&lt;author&gt;Lewis, C. M.&lt;/author&gt;&lt;author&gt;O&amp;apos;Reilly, P. F.&lt;/author&gt;&lt;/authors&gt;&lt;/contributors&gt;&lt;auth-address&gt;MRC Social, Genetic and Developmental Psychiatry Centre, Institute of Psychiatry, Psychology and Neuroscience, King&amp;apos;s College London, London, United Kingdom.&lt;/auth-address&gt;&lt;titles&gt;&lt;title&gt;PRSice: Polygenic Risk Score software&lt;/title&gt;&lt;secondary-title&gt;Bioinformatics&lt;/secondary-title&gt;&lt;alt-title&gt;Bioinformatics (Oxford, England)&lt;/alt-title&gt;&lt;/titles&gt;&lt;pages&gt;1466-8&lt;/pages&gt;&lt;volume&gt;31&lt;/volume&gt;&lt;number&gt;9&lt;/number&gt;&lt;edition&gt;2015/01/01&lt;/edition&gt;&lt;keywords&gt;&lt;keyword&gt;Depressive Disorder, Major/genetics&lt;/keyword&gt;&lt;keyword&gt;Genome-Wide Association Study&lt;/keyword&gt;&lt;keyword&gt;Genotyping Techniques&lt;/keyword&gt;&lt;keyword&gt;Humans&lt;/keyword&gt;&lt;keyword&gt;Linkage Disequilibrium&lt;/keyword&gt;&lt;keyword&gt;Multifactorial Inheritance&lt;/keyword&gt;&lt;keyword&gt;Phenotype&lt;/keyword&gt;&lt;keyword&gt;Polymorphism, Single Nucleotide&lt;/keyword&gt;&lt;keyword&gt;Risk&lt;/keyword&gt;&lt;keyword&gt;Schizophrenia/genetics&lt;/keyword&gt;&lt;keyword&gt;Smoking/genetics&lt;/keyword&gt;&lt;keyword&gt;Software&lt;/keyword&gt;&lt;/keywords&gt;&lt;dates&gt;&lt;year&gt;2015&lt;/year&gt;&lt;pub-dates&gt;&lt;date&gt;May 01&lt;/date&gt;&lt;/pub-dates&gt;&lt;/dates&gt;&lt;isbn&gt;1367-4811 (Electronic)&amp;#xD;1367-4803 (Linking)&lt;/isbn&gt;&lt;accession-num&gt;25550326&lt;/accession-num&gt;&lt;urls&gt;&lt;/urls&gt;&lt;custom2&gt;PMC4410663&lt;/custom2&gt;&lt;electronic-resource-num&gt;10.1093/bioinformatics/btu848&lt;/electronic-resource-num&gt;&lt;remote-database-provider&gt;NLM&lt;/remote-database-provider&gt;&lt;language&gt;eng&lt;/language&gt;&lt;/record&gt;&lt;/Cite&gt;&lt;/EndNote&gt;</w:instrText>
      </w:r>
      <w:r w:rsidR="00A07B3D" w:rsidRPr="00BB7BE1">
        <w:fldChar w:fldCharType="separate"/>
      </w:r>
      <w:r w:rsidR="00A07B3D">
        <w:rPr>
          <w:noProof/>
        </w:rPr>
        <w:t>(</w:t>
      </w:r>
      <w:hyperlink w:anchor="_ENREF_20" w:tooltip="Euesden, 2015 #340" w:history="1">
        <w:r w:rsidR="00A07B3D">
          <w:rPr>
            <w:noProof/>
          </w:rPr>
          <w:t>20</w:t>
        </w:r>
      </w:hyperlink>
      <w:r w:rsidR="00A07B3D">
        <w:rPr>
          <w:noProof/>
        </w:rPr>
        <w:t>)</w:t>
      </w:r>
      <w:r w:rsidR="00A07B3D" w:rsidRPr="00BB7BE1">
        <w:fldChar w:fldCharType="end"/>
      </w:r>
      <w:r w:rsidR="00DA5482" w:rsidRPr="006707DE">
        <w:rPr>
          <w:color w:val="000000" w:themeColor="text1"/>
        </w:rPr>
        <w:t xml:space="preserve"> was set to</w:t>
      </w:r>
      <w:r w:rsidR="00047B35" w:rsidRPr="006707DE">
        <w:rPr>
          <w:color w:val="000000" w:themeColor="text1"/>
        </w:rPr>
        <w:t xml:space="preserve"> </w:t>
      </w:r>
      <w:r w:rsidR="00A07B3D" w:rsidRPr="006707DE">
        <w:rPr>
          <w:color w:val="000000" w:themeColor="text1"/>
        </w:rPr>
        <w:t xml:space="preserve">identify any SNPs within 250kb in LD </w:t>
      </w:r>
      <w:r w:rsidR="00A07B3D">
        <w:rPr>
          <w:color w:val="000000" w:themeColor="text1"/>
        </w:rPr>
        <w:t xml:space="preserve">with </w:t>
      </w:r>
      <w:r w:rsidR="00A07B3D" w:rsidRPr="006707DE">
        <w:rPr>
          <w:color w:val="000000" w:themeColor="text1"/>
        </w:rPr>
        <w:t>an r</w:t>
      </w:r>
      <w:r w:rsidR="00A07B3D" w:rsidRPr="006707DE">
        <w:rPr>
          <w:color w:val="000000" w:themeColor="text1"/>
          <w:vertAlign w:val="superscript"/>
        </w:rPr>
        <w:t>2</w:t>
      </w:r>
      <w:r w:rsidR="00A07B3D" w:rsidRPr="006707DE">
        <w:rPr>
          <w:color w:val="000000" w:themeColor="text1"/>
        </w:rPr>
        <w:t xml:space="preserve"> threshold greater than 0.1</w:t>
      </w:r>
      <w:r w:rsidR="00A07B3D">
        <w:rPr>
          <w:color w:val="000000" w:themeColor="text1"/>
        </w:rPr>
        <w:t xml:space="preserve"> and ‘clump’ them together to be represented by </w:t>
      </w:r>
      <w:r w:rsidR="00DA5482" w:rsidRPr="006707DE">
        <w:rPr>
          <w:color w:val="000000" w:themeColor="text1"/>
        </w:rPr>
        <w:t>most significantly associated SNP</w:t>
      </w:r>
      <w:r w:rsidR="00047B35" w:rsidRPr="006707DE">
        <w:rPr>
          <w:color w:val="000000" w:themeColor="text1"/>
        </w:rPr>
        <w:t xml:space="preserve"> </w:t>
      </w:r>
      <w:r w:rsidR="00A07B3D">
        <w:rPr>
          <w:color w:val="000000" w:themeColor="text1"/>
        </w:rPr>
        <w:t>within each LD block, denoted the index SNP</w:t>
      </w:r>
      <w:r w:rsidR="00047B35" w:rsidRPr="00B71626">
        <w:t>.</w:t>
      </w:r>
    </w:p>
    <w:p w14:paraId="0E8FE362" w14:textId="3741D3C9" w:rsidR="00570650" w:rsidRPr="00DC2E8C" w:rsidRDefault="00F27375" w:rsidP="007A4E66">
      <w:r w:rsidRPr="00DC2E8C">
        <w:t xml:space="preserve">PRSice-2 </w:t>
      </w:r>
      <w:r w:rsidR="00E64CBF" w:rsidRPr="00DC2E8C">
        <w:t>was utilised to generate</w:t>
      </w:r>
      <w:r w:rsidR="00A07B3D" w:rsidRPr="00DC2E8C">
        <w:t xml:space="preserve"> PRS for </w:t>
      </w:r>
      <w:r w:rsidRPr="00DC2E8C">
        <w:t xml:space="preserve">LOAD cases and cognitively healthy controls, </w:t>
      </w:r>
      <w:r w:rsidR="00A07B3D" w:rsidRPr="00DC2E8C">
        <w:t xml:space="preserve">using summary statistic data from </w:t>
      </w:r>
      <w:r w:rsidR="00E64CBF" w:rsidRPr="00DC2E8C">
        <w:t xml:space="preserve">the </w:t>
      </w:r>
      <w:r w:rsidR="00A07B3D" w:rsidRPr="00DC2E8C">
        <w:t xml:space="preserve">International </w:t>
      </w:r>
      <w:r w:rsidR="00A07B3D" w:rsidRPr="00DC2E8C">
        <w:rPr>
          <w:color w:val="000000" w:themeColor="text1"/>
        </w:rPr>
        <w:t>Genomics of Alzheimer’s Disease Project (IGAP) genome-wide association study</w:t>
      </w:r>
      <w:r w:rsidR="00A07B3D" w:rsidRPr="00DC2E8C">
        <w:t xml:space="preserve"> </w:t>
      </w:r>
      <w:r w:rsidR="00A07B3D" w:rsidRPr="00DC2E8C">
        <w:fldChar w:fldCharType="begin">
          <w:fldData xml:space="preserve">PEVuZE5vdGU+PENpdGU+PEF1dGhvcj5MYW1iZXJ0PC9BdXRob3I+PFllYXI+MjAxMzwvWWVhcj48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</w:fldData>
        </w:fldChar>
      </w:r>
      <w:r w:rsidR="00A07B3D" w:rsidRPr="00DC2E8C">
        <w:instrText xml:space="preserve"> ADDIN EN.CITE </w:instrText>
      </w:r>
      <w:r w:rsidR="00A07B3D" w:rsidRPr="00DC2E8C">
        <w:fldChar w:fldCharType="begin">
          <w:fldData xml:space="preserve">PEVuZE5vdGU+PENpdGU+PEF1dGhvcj5MYW1iZXJ0PC9BdXRob3I+PFllYXI+MjAxMzwvWWVhcj48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</w:fldData>
        </w:fldChar>
      </w:r>
      <w:r w:rsidR="00A07B3D" w:rsidRPr="00DC2E8C">
        <w:instrText xml:space="preserve"> ADDIN EN.CITE.DATA </w:instrText>
      </w:r>
      <w:r w:rsidR="00A07B3D" w:rsidRPr="00DC2E8C">
        <w:fldChar w:fldCharType="end"/>
      </w:r>
      <w:r w:rsidR="00A07B3D" w:rsidRPr="00DC2E8C">
        <w:fldChar w:fldCharType="separate"/>
      </w:r>
      <w:r w:rsidR="00A07B3D" w:rsidRPr="00DC2E8C">
        <w:rPr>
          <w:noProof/>
        </w:rPr>
        <w:t>(</w:t>
      </w:r>
      <w:hyperlink w:anchor="_ENREF_35" w:tooltip="Lambert, 2013 #114" w:history="1">
        <w:r w:rsidR="00A07B3D" w:rsidRPr="00DC2E8C">
          <w:rPr>
            <w:noProof/>
          </w:rPr>
          <w:t>35</w:t>
        </w:r>
      </w:hyperlink>
      <w:r w:rsidR="00A07B3D" w:rsidRPr="00DC2E8C">
        <w:rPr>
          <w:noProof/>
        </w:rPr>
        <w:t>)</w:t>
      </w:r>
      <w:r w:rsidR="00A07B3D" w:rsidRPr="00DC2E8C">
        <w:fldChar w:fldCharType="end"/>
      </w:r>
      <w:r w:rsidR="00A07B3D" w:rsidRPr="00DC2E8C">
        <w:t xml:space="preserve">.  Significance values and effect sizes from the IGAP cohort were used as the </w:t>
      </w:r>
      <w:r w:rsidR="00191792" w:rsidRPr="00DC2E8C">
        <w:t xml:space="preserve">base dataset </w:t>
      </w:r>
      <w:r w:rsidR="00DC2E8C" w:rsidRPr="00DC2E8C">
        <w:t>to generate the best PRS model</w:t>
      </w:r>
      <w:r w:rsidR="00A07B3D" w:rsidRPr="00DC2E8C">
        <w:t xml:space="preserve"> </w:t>
      </w:r>
      <w:r w:rsidR="00DC2E8C" w:rsidRPr="00DC2E8C">
        <w:t>which was then applied to</w:t>
      </w:r>
      <w:r w:rsidR="00A07B3D" w:rsidRPr="00DC2E8C">
        <w:t xml:space="preserve"> the BDR and MCI target datasets.  Briefly, </w:t>
      </w:r>
      <w:r w:rsidR="00C767B8" w:rsidRPr="00DC2E8C">
        <w:t xml:space="preserve">the PRS for each individual in the target dataset is generated from a summation of effect sizes from all the SNPs included in the best model.  The best model was derived from testing the inclusion of SNPs (19 </w:t>
      </w:r>
      <w:r w:rsidR="00C767B8" w:rsidRPr="00DC2E8C">
        <w:rPr>
          <w:color w:val="000000" w:themeColor="text1"/>
        </w:rPr>
        <w:t xml:space="preserve">- 73,058 SNPs) </w:t>
      </w:r>
      <w:r w:rsidR="00C767B8" w:rsidRPr="00DC2E8C">
        <w:t>from a range of p-value thresholds in the base dataset (</w:t>
      </w:r>
      <w:r w:rsidR="00996BB1" w:rsidRPr="00DC2E8C">
        <w:rPr>
          <w:color w:val="000000" w:themeColor="text1"/>
        </w:rPr>
        <w:t>10</w:t>
      </w:r>
      <w:r w:rsidR="0090739A" w:rsidRPr="00DC2E8C">
        <w:rPr>
          <w:color w:val="000000" w:themeColor="text1"/>
          <w:vertAlign w:val="superscript"/>
        </w:rPr>
        <w:t>-6</w:t>
      </w:r>
      <w:r w:rsidR="00996BB1" w:rsidRPr="00DC2E8C">
        <w:rPr>
          <w:color w:val="000000" w:themeColor="text1"/>
        </w:rPr>
        <w:t xml:space="preserve"> to </w:t>
      </w:r>
      <w:r w:rsidR="008A398C" w:rsidRPr="00DC2E8C">
        <w:rPr>
          <w:color w:val="000000" w:themeColor="text1"/>
        </w:rPr>
        <w:t>1</w:t>
      </w:r>
      <w:r w:rsidR="00C767B8" w:rsidRPr="00DC2E8C">
        <w:rPr>
          <w:color w:val="000000" w:themeColor="text1"/>
        </w:rPr>
        <w:t>)</w:t>
      </w:r>
      <w:r w:rsidR="00996BB1" w:rsidRPr="00DC2E8C">
        <w:rPr>
          <w:color w:val="000000" w:themeColor="text1"/>
        </w:rPr>
        <w:t xml:space="preserve">, </w:t>
      </w:r>
      <w:r w:rsidR="00C767B8" w:rsidRPr="00DC2E8C">
        <w:rPr>
          <w:color w:val="000000" w:themeColor="text1"/>
        </w:rPr>
        <w:t>to see which threshold gave the largest</w:t>
      </w:r>
      <w:r w:rsidR="0090739A" w:rsidRPr="00DC2E8C">
        <w:rPr>
          <w:color w:val="000000" w:themeColor="text1"/>
        </w:rPr>
        <w:t xml:space="preserve"> Nagelkerke’s R</w:t>
      </w:r>
      <w:r w:rsidR="0090739A" w:rsidRPr="00DC2E8C">
        <w:rPr>
          <w:color w:val="000000" w:themeColor="text1"/>
          <w:vertAlign w:val="superscript"/>
        </w:rPr>
        <w:t>2</w:t>
      </w:r>
      <w:r w:rsidR="00C767B8" w:rsidRPr="00DC2E8C">
        <w:rPr>
          <w:color w:val="000000" w:themeColor="text1"/>
        </w:rPr>
        <w:t xml:space="preserve"> value.  These SNPs </w:t>
      </w:r>
      <w:r w:rsidR="007A4E66" w:rsidRPr="00DC2E8C">
        <w:rPr>
          <w:color w:val="000000" w:themeColor="text1"/>
        </w:rPr>
        <w:t>were t</w:t>
      </w:r>
      <w:r w:rsidR="00EC3A5B" w:rsidRPr="00DC2E8C">
        <w:rPr>
          <w:color w:val="000000" w:themeColor="text1"/>
        </w:rPr>
        <w:t>hen</w:t>
      </w:r>
      <w:r w:rsidR="007A4E66" w:rsidRPr="00DC2E8C">
        <w:rPr>
          <w:color w:val="000000" w:themeColor="text1"/>
        </w:rPr>
        <w:t xml:space="preserve"> used to generate PRS </w:t>
      </w:r>
      <w:r w:rsidR="00D50A91" w:rsidRPr="00DC2E8C">
        <w:rPr>
          <w:color w:val="000000" w:themeColor="text1"/>
        </w:rPr>
        <w:t>for each individual in</w:t>
      </w:r>
      <w:r w:rsidR="007A4E66" w:rsidRPr="00DC2E8C">
        <w:rPr>
          <w:color w:val="000000" w:themeColor="text1"/>
        </w:rPr>
        <w:t xml:space="preserve"> </w:t>
      </w:r>
      <w:r w:rsidR="00EE3FFB" w:rsidRPr="00DC2E8C">
        <w:rPr>
          <w:color w:val="000000" w:themeColor="text1"/>
        </w:rPr>
        <w:t>both the BDR and</w:t>
      </w:r>
      <w:r w:rsidR="007A4E66" w:rsidRPr="00DC2E8C">
        <w:rPr>
          <w:color w:val="000000" w:themeColor="text1"/>
        </w:rPr>
        <w:t xml:space="preserve"> MCI cohort</w:t>
      </w:r>
      <w:r w:rsidR="00EE3FFB" w:rsidRPr="00DC2E8C">
        <w:rPr>
          <w:color w:val="000000" w:themeColor="text1"/>
        </w:rPr>
        <w:t>s</w:t>
      </w:r>
      <w:r w:rsidR="007A4E66" w:rsidRPr="00DC2E8C">
        <w:rPr>
          <w:color w:val="000000" w:themeColor="text1"/>
        </w:rPr>
        <w:t>.</w:t>
      </w:r>
    </w:p>
    <w:p w14:paraId="044C29A5" w14:textId="7FDEC51C" w:rsidR="007A4E66" w:rsidRPr="00EE3FFB" w:rsidRDefault="00D50A91">
      <w:r w:rsidRPr="00DC2E8C">
        <w:rPr>
          <w:color w:val="000000" w:themeColor="text1"/>
        </w:rPr>
        <w:t xml:space="preserve">The significance of differences in </w:t>
      </w:r>
      <w:r w:rsidR="00222D12" w:rsidRPr="00DC2E8C">
        <w:rPr>
          <w:color w:val="000000" w:themeColor="text1"/>
        </w:rPr>
        <w:t xml:space="preserve">mean </w:t>
      </w:r>
      <w:r w:rsidRPr="00DC2E8C">
        <w:rPr>
          <w:color w:val="000000" w:themeColor="text1"/>
        </w:rPr>
        <w:t>PRS between the 4</w:t>
      </w:r>
      <w:r w:rsidR="00F56074" w:rsidRPr="00DC2E8C">
        <w:rPr>
          <w:color w:val="000000" w:themeColor="text1"/>
        </w:rPr>
        <w:t xml:space="preserve"> </w:t>
      </w:r>
      <w:r w:rsidR="00023774" w:rsidRPr="00DC2E8C">
        <w:rPr>
          <w:color w:val="000000" w:themeColor="text1"/>
        </w:rPr>
        <w:t>group</w:t>
      </w:r>
      <w:r w:rsidRPr="00DC2E8C">
        <w:rPr>
          <w:color w:val="000000" w:themeColor="text1"/>
        </w:rPr>
        <w:t>s</w:t>
      </w:r>
      <w:r w:rsidR="00222D12" w:rsidRPr="00DC2E8C">
        <w:rPr>
          <w:color w:val="000000" w:themeColor="text1"/>
        </w:rPr>
        <w:t xml:space="preserve"> (</w:t>
      </w:r>
      <w:r w:rsidR="00450683" w:rsidRPr="00DC2E8C">
        <w:rPr>
          <w:color w:val="000000" w:themeColor="text1"/>
        </w:rPr>
        <w:t>controls, MCI non-converters, MCI converters and LOAD</w:t>
      </w:r>
      <w:r w:rsidR="00450032" w:rsidRPr="00DC2E8C">
        <w:rPr>
          <w:color w:val="000000" w:themeColor="text1"/>
        </w:rPr>
        <w:t>)</w:t>
      </w:r>
      <w:r w:rsidR="00F56074" w:rsidRPr="00DC2E8C">
        <w:rPr>
          <w:color w:val="000000" w:themeColor="text1"/>
        </w:rPr>
        <w:t xml:space="preserve"> was tested using one-way ANOVA with post-hoc Tukey </w:t>
      </w:r>
      <w:r w:rsidR="00F56074" w:rsidRPr="00DC2E8C">
        <w:t>in SPSS</w:t>
      </w:r>
      <w:r w:rsidR="00154853" w:rsidRPr="00DC2E8C">
        <w:t xml:space="preserve"> v24</w:t>
      </w:r>
      <w:r w:rsidR="00F56074" w:rsidRPr="00DC2E8C">
        <w:t xml:space="preserve">. </w:t>
      </w:r>
      <w:r w:rsidR="00222D12" w:rsidRPr="00DC2E8C">
        <w:t xml:space="preserve"> </w:t>
      </w:r>
      <w:r w:rsidR="00DD677D" w:rsidRPr="00DC2E8C">
        <w:t>Spearman</w:t>
      </w:r>
      <w:r w:rsidR="00222D12" w:rsidRPr="00DC2E8C">
        <w:t>’s correlation analysis was also conducted by ranking the diagnosis groups from 0 (control), 1 (non-converters), 2 (converters) to 3 (LOAD).</w:t>
      </w:r>
    </w:p>
    <w:p w14:paraId="69B12B33" w14:textId="09B4B7BC" w:rsidR="00222D12" w:rsidRDefault="00222D12" w:rsidP="00222D12">
      <w:r w:rsidRPr="00EE3FFB">
        <w:t xml:space="preserve">Predictive ability </w:t>
      </w:r>
      <w:r>
        <w:t xml:space="preserve">of </w:t>
      </w:r>
      <w:r w:rsidRPr="00222D12">
        <w:rPr>
          <w:i/>
        </w:rPr>
        <w:t>APOE</w:t>
      </w:r>
      <w:r>
        <w:t xml:space="preserve"> alone and </w:t>
      </w:r>
      <w:r w:rsidRPr="00222D12">
        <w:rPr>
          <w:i/>
        </w:rPr>
        <w:t>APOE</w:t>
      </w:r>
      <w:r>
        <w:t xml:space="preserve"> with the PRS for</w:t>
      </w:r>
      <w:r w:rsidRPr="00EE3FFB">
        <w:t xml:space="preserve"> identifying LOAD cases and converters in each cohort was calculated using Area Under the precision-recall Curve (AU</w:t>
      </w:r>
      <w:r>
        <w:t>PR</w:t>
      </w:r>
      <w:r w:rsidRPr="00EE3FFB">
        <w:t xml:space="preserve">C) in R using the “PRROC” package </w:t>
      </w:r>
      <w:r>
        <w:fldChar w:fldCharType="begin">
          <w:fldData xml:space="preserve">PEVuZE5vdGU+PENpdGU+PEF1dGhvcj5HcmF1PC9BdXRob3I+PFllYXI+MjAxNTwvWWVhcj48UmVj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</w:fldData>
        </w:fldChar>
      </w:r>
      <w:r>
        <w:instrText xml:space="preserve"> ADDIN EN.CITE </w:instrText>
      </w:r>
      <w:r>
        <w:fldChar w:fldCharType="begin">
          <w:fldData xml:space="preserve">PEVuZE5vdGU+PENpdGU+PEF1dGhvcj5HcmF1PC9BdXRob3I+PFllYXI+MjAxNTwvWWVhcj48UmVj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</w:fldData>
        </w:fldChar>
      </w:r>
      <w:r>
        <w:instrText xml:space="preserve"> ADDIN EN.CITE.DATA </w:instrText>
      </w:r>
      <w:r>
        <w:fldChar w:fldCharType="end"/>
      </w:r>
      <w:r>
        <w:fldChar w:fldCharType="separate"/>
      </w:r>
      <w:r>
        <w:rPr>
          <w:noProof/>
        </w:rPr>
        <w:t>(</w:t>
      </w:r>
      <w:hyperlink w:anchor="_ENREF_36" w:tooltip="Grau, 2015 #634" w:history="1">
        <w:r>
          <w:rPr>
            <w:noProof/>
          </w:rPr>
          <w:t>36; R Core Team, 2013</w:t>
        </w:r>
      </w:hyperlink>
      <w:r>
        <w:rPr>
          <w:noProof/>
        </w:rPr>
        <w:t>)</w:t>
      </w:r>
      <w:r>
        <w:fldChar w:fldCharType="end"/>
      </w:r>
      <w:r w:rsidRPr="00EE3FFB">
        <w:t>. AU</w:t>
      </w:r>
      <w:r>
        <w:t>PR</w:t>
      </w:r>
      <w:r w:rsidRPr="00EE3FFB">
        <w:t xml:space="preserve">C was calculated to identify predictive ability, values range from 0 to 100%, where 0% is random classification and 100% is perfect classification </w:t>
      </w:r>
      <w:r>
        <w:fldChar w:fldCharType="begin"/>
      </w:r>
      <w:r>
        <w:instrText xml:space="preserve"> ADDIN EN.CITE &lt;EndNote&gt;&lt;Cite&gt;&lt;Author&gt;Saito&lt;/Author&gt;&lt;Year&gt;2015&lt;/Year&gt;&lt;RecNum&gt;635&lt;/RecNum&gt;&lt;DisplayText&gt;(37)&lt;/DisplayText&gt;&lt;record&gt;&lt;rec-number&gt;635&lt;/rec-number&gt;&lt;foreign-keys&gt;&lt;key app="EN" db-id="9r5059tda5xf9qeaedupea0gxr0pvft02v9v" timestamp="0"&gt;635&lt;/key&gt;&lt;/foreign-keys&gt;&lt;ref-type name="Journal Article"&gt;17&lt;/ref-type&gt;&lt;contributors&gt;&lt;authors&gt;&lt;author&gt;Saito, T.&lt;/author&gt;&lt;author&gt;Rehmsmeier, M.&lt;/author&gt;&lt;/authors&gt;&lt;/contributors&gt;&lt;auth-address&gt;Computational Biology Unit, Department of Informatics, University of Bergen, P. O. Box 7803, N-5020, Bergen, Norway.&lt;/auth-address&gt;&lt;titles&gt;&lt;title&gt;The precision-recall plot is more informative than the ROC plot when evaluating binary classifiers on imbalanced datasets&lt;/title&gt;&lt;secondary-title&gt;PLoS One&lt;/secondary-title&gt;&lt;alt-title&gt;PloS one&lt;/alt-title&gt;&lt;/titles&gt;&lt;pages&gt;e0118432&lt;/pages&gt;&lt;volume&gt;10&lt;/volume&gt;&lt;number&gt;3&lt;/number&gt;&lt;edition&gt;2015/03/05&lt;/edition&gt;&lt;keywords&gt;&lt;keyword&gt;Classification/methods&lt;/keyword&gt;&lt;keyword&gt;Datasets as Topic&lt;/keyword&gt;&lt;keyword&gt;ROC Curve&lt;/keyword&gt;&lt;/keywords&gt;&lt;dates&gt;&lt;year&gt;2015&lt;/year&gt;&lt;/dates&gt;&lt;isbn&gt;1932-6203 (Electronic)&amp;#xD;1932-6203 (Linking)&lt;/isbn&gt;&lt;accession-num&gt;25738806&lt;/accession-num&gt;&lt;urls&gt;&lt;/urls&gt;&lt;custom2&gt;PMC4349800&lt;/custom2&gt;&lt;electronic-resource-num&gt;10.1371/journal.pone.0118432&lt;/electronic-resource-num&gt;&lt;remote-database-provider&gt;NLM&lt;/remote-database-provider&gt;&lt;language&gt;eng&lt;/language&gt;&lt;/record&gt;&lt;/Cite&gt;&lt;/EndNote&gt;</w:instrText>
      </w:r>
      <w:r>
        <w:fldChar w:fldCharType="separate"/>
      </w:r>
      <w:r>
        <w:rPr>
          <w:noProof/>
        </w:rPr>
        <w:t>(</w:t>
      </w:r>
      <w:hyperlink w:anchor="_ENREF_37" w:tooltip="Saito, 2015 #635" w:history="1">
        <w:r>
          <w:rPr>
            <w:noProof/>
          </w:rPr>
          <w:t>37</w:t>
        </w:r>
      </w:hyperlink>
      <w:r>
        <w:rPr>
          <w:noProof/>
        </w:rPr>
        <w:t>)</w:t>
      </w:r>
      <w:r>
        <w:fldChar w:fldCharType="end"/>
      </w:r>
      <w:r w:rsidRPr="00EE3FFB">
        <w:t>.</w:t>
      </w:r>
    </w:p>
    <w:p w14:paraId="5DA09900" w14:textId="77777777" w:rsidR="00800100" w:rsidRPr="00800100" w:rsidRDefault="00154853" w:rsidP="003405A2">
      <w:r w:rsidRPr="00800100">
        <w:t>The e</w:t>
      </w:r>
      <w:r w:rsidR="003405A2" w:rsidRPr="00800100">
        <w:t xml:space="preserve">ffect of non-genetic predictors (age and gender) were </w:t>
      </w:r>
      <w:r w:rsidRPr="00800100">
        <w:t>estimated in SPSS</w:t>
      </w:r>
      <w:r w:rsidR="00175EB4" w:rsidRPr="00800100">
        <w:t>,</w:t>
      </w:r>
      <w:r w:rsidRPr="00800100">
        <w:t xml:space="preserve"> </w:t>
      </w:r>
      <w:r w:rsidR="003405A2" w:rsidRPr="00800100">
        <w:t>and were</w:t>
      </w:r>
      <w:r w:rsidRPr="00800100">
        <w:t xml:space="preserve"> included with PRS in logistic regression analysis</w:t>
      </w:r>
      <w:r w:rsidR="003405A2" w:rsidRPr="00800100">
        <w:t xml:space="preserve"> to enable incorporation into </w:t>
      </w:r>
      <w:r w:rsidR="00800100" w:rsidRPr="00800100">
        <w:t xml:space="preserve">the predictive model.  </w:t>
      </w:r>
    </w:p>
    <w:p w14:paraId="442EE911" w14:textId="6D90A7F4" w:rsidR="00D50F0C" w:rsidRDefault="002A79A8">
      <w:r w:rsidRPr="00217E32">
        <w:t>LOAD cases and controls</w:t>
      </w:r>
      <w:r w:rsidR="00D41BA4" w:rsidRPr="00217E32">
        <w:t xml:space="preserve"> were distributed into deciles based on the range of probability values which accounted for PRS with </w:t>
      </w:r>
      <w:r w:rsidR="00D41BA4" w:rsidRPr="00217E32">
        <w:rPr>
          <w:i/>
        </w:rPr>
        <w:t>APOE</w:t>
      </w:r>
      <w:r w:rsidR="00D41BA4" w:rsidRPr="00217E32">
        <w:t>, gender and age</w:t>
      </w:r>
      <w:r w:rsidRPr="00217E32">
        <w:t xml:space="preserve"> at death</w:t>
      </w:r>
      <w:r w:rsidR="00D41BA4" w:rsidRPr="00217E32">
        <w:t xml:space="preserve">. </w:t>
      </w:r>
      <w:r w:rsidR="00266DBA" w:rsidRPr="00217E32">
        <w:t>The proportion</w:t>
      </w:r>
      <w:r w:rsidR="00800100" w:rsidRPr="00217E32">
        <w:t>s</w:t>
      </w:r>
      <w:r w:rsidR="00266DBA" w:rsidRPr="00217E32">
        <w:t xml:space="preserve"> of </w:t>
      </w:r>
      <w:r w:rsidRPr="00217E32">
        <w:t>LOAD cases</w:t>
      </w:r>
      <w:r w:rsidR="00266DBA" w:rsidRPr="00217E32">
        <w:t xml:space="preserve"> which fell into each decile</w:t>
      </w:r>
      <w:r w:rsidR="00800100" w:rsidRPr="00217E32">
        <w:t xml:space="preserve"> </w:t>
      </w:r>
      <w:r w:rsidR="00266DBA" w:rsidRPr="00217E32">
        <w:t>w</w:t>
      </w:r>
      <w:r w:rsidR="00800100" w:rsidRPr="00217E32">
        <w:t>ere</w:t>
      </w:r>
      <w:r w:rsidR="00266DBA" w:rsidRPr="00217E32">
        <w:t xml:space="preserve"> calculated and</w:t>
      </w:r>
      <w:r w:rsidR="005E62FF" w:rsidRPr="00217E32">
        <w:t xml:space="preserve"> are depicted alongside </w:t>
      </w:r>
      <w:r w:rsidR="00266DBA" w:rsidRPr="00217E32">
        <w:t xml:space="preserve">the </w:t>
      </w:r>
      <w:r w:rsidRPr="00217E32">
        <w:t>proportion of controls</w:t>
      </w:r>
      <w:r w:rsidR="00266DBA" w:rsidRPr="00217E32">
        <w:t xml:space="preserve"> </w:t>
      </w:r>
      <w:r w:rsidR="001C0E41" w:rsidRPr="00217E32">
        <w:t>with</w:t>
      </w:r>
      <w:r w:rsidR="00266DBA" w:rsidRPr="00217E32">
        <w:t>in the</w:t>
      </w:r>
      <w:r w:rsidRPr="00217E32">
        <w:t xml:space="preserve"> same decile</w:t>
      </w:r>
      <w:r w:rsidR="00266DBA" w:rsidRPr="00217E32">
        <w:t>.</w:t>
      </w:r>
      <w:r w:rsidRPr="00217E32">
        <w:t xml:space="preserve"> This was also co</w:t>
      </w:r>
      <w:r w:rsidR="00280E76" w:rsidRPr="00217E32">
        <w:t>nducte</w:t>
      </w:r>
      <w:r w:rsidRPr="00217E32">
        <w:t xml:space="preserve">d </w:t>
      </w:r>
      <w:r w:rsidR="00280E76" w:rsidRPr="00217E32">
        <w:t>for</w:t>
      </w:r>
      <w:r w:rsidRPr="00217E32">
        <w:t xml:space="preserve"> the </w:t>
      </w:r>
      <w:r w:rsidRPr="00217E32">
        <w:rPr>
          <w:color w:val="000000" w:themeColor="text1"/>
        </w:rPr>
        <w:t>proportion</w:t>
      </w:r>
      <w:r w:rsidR="00280E76" w:rsidRPr="00217E32">
        <w:rPr>
          <w:color w:val="000000" w:themeColor="text1"/>
        </w:rPr>
        <w:t>s</w:t>
      </w:r>
      <w:r w:rsidRPr="00217E32">
        <w:rPr>
          <w:color w:val="000000" w:themeColor="text1"/>
        </w:rPr>
        <w:t xml:space="preserve"> of </w:t>
      </w:r>
      <w:r w:rsidR="00450683" w:rsidRPr="00217E32">
        <w:rPr>
          <w:color w:val="000000" w:themeColor="text1"/>
        </w:rPr>
        <w:t xml:space="preserve">MCI </w:t>
      </w:r>
      <w:r w:rsidRPr="00217E32">
        <w:rPr>
          <w:color w:val="000000" w:themeColor="text1"/>
        </w:rPr>
        <w:t xml:space="preserve">converters </w:t>
      </w:r>
      <w:r w:rsidRPr="00217E32">
        <w:t>and non-converters within each de</w:t>
      </w:r>
      <w:r w:rsidR="00280E76" w:rsidRPr="00217E32">
        <w:t>cile distributed by</w:t>
      </w:r>
      <w:r w:rsidRPr="00217E32">
        <w:t xml:space="preserve"> PRS including </w:t>
      </w:r>
      <w:r w:rsidRPr="00217E32">
        <w:rPr>
          <w:i/>
        </w:rPr>
        <w:t>APOE</w:t>
      </w:r>
      <w:r w:rsidRPr="00217E32">
        <w:t>, gender and age at recruitment</w:t>
      </w:r>
      <w:r w:rsidR="00450683" w:rsidRPr="00217E32">
        <w:t>.</w:t>
      </w:r>
      <w:r w:rsidR="00450683">
        <w:t xml:space="preserve"> </w:t>
      </w:r>
      <w:r>
        <w:t xml:space="preserve"> </w:t>
      </w:r>
    </w:p>
    <w:p w14:paraId="1F6D3DDD" w14:textId="77777777" w:rsidR="006707DE" w:rsidRDefault="006707DE"/>
    <w:p w14:paraId="5A932BC1" w14:textId="1F510DAD" w:rsidR="00B3432C" w:rsidRPr="00673E29" w:rsidRDefault="00B3432C" w:rsidP="005D5399">
      <w:pPr>
        <w:rPr>
          <w:b/>
        </w:rPr>
      </w:pPr>
      <w:r w:rsidRPr="00673E29">
        <w:rPr>
          <w:b/>
        </w:rPr>
        <w:t>Results</w:t>
      </w:r>
      <w:r w:rsidR="00D9768B">
        <w:rPr>
          <w:b/>
        </w:rPr>
        <w:t xml:space="preserve"> &amp; Discussion</w:t>
      </w:r>
      <w:r w:rsidR="007A4E66">
        <w:rPr>
          <w:b/>
        </w:rPr>
        <w:t>:</w:t>
      </w:r>
    </w:p>
    <w:p w14:paraId="67D99452" w14:textId="011A7DBC" w:rsidR="007A4E66" w:rsidRDefault="00175EB4" w:rsidP="007A4E66">
      <w:r w:rsidRPr="006707DE">
        <w:rPr>
          <w:color w:val="000000" w:themeColor="text1"/>
        </w:rPr>
        <w:t xml:space="preserve">European ancestry of the BDR and MCI samples was confirmed with principal component analysis, as all samples </w:t>
      </w:r>
      <w:r w:rsidR="000B2BEE" w:rsidRPr="006707DE">
        <w:rPr>
          <w:color w:val="000000" w:themeColor="text1"/>
        </w:rPr>
        <w:t>clustered accordingly with</w:t>
      </w:r>
      <w:r w:rsidRPr="006707DE">
        <w:rPr>
          <w:color w:val="000000" w:themeColor="text1"/>
        </w:rPr>
        <w:t xml:space="preserve"> Europea</w:t>
      </w:r>
      <w:r w:rsidR="000B2BEE" w:rsidRPr="006707DE">
        <w:rPr>
          <w:color w:val="000000" w:themeColor="text1"/>
        </w:rPr>
        <w:t>n samples from the 1000G dataset.</w:t>
      </w:r>
      <w:r w:rsidR="004C7C01" w:rsidRPr="006707DE">
        <w:rPr>
          <w:color w:val="000000" w:themeColor="text1"/>
        </w:rPr>
        <w:t xml:space="preserve"> </w:t>
      </w:r>
      <w:r w:rsidR="000B2BEE" w:rsidRPr="006707DE">
        <w:rPr>
          <w:color w:val="000000" w:themeColor="text1"/>
        </w:rPr>
        <w:t xml:space="preserve"> </w:t>
      </w:r>
      <w:r w:rsidR="007A4E66" w:rsidRPr="006707DE">
        <w:rPr>
          <w:color w:val="000000" w:themeColor="text1"/>
        </w:rPr>
        <w:t>A plot of the first two prin</w:t>
      </w:r>
      <w:r w:rsidR="00287E35" w:rsidRPr="006707DE">
        <w:rPr>
          <w:color w:val="000000" w:themeColor="text1"/>
        </w:rPr>
        <w:t>cipal components is presented in</w:t>
      </w:r>
      <w:r w:rsidR="007A4E66" w:rsidRPr="006707DE">
        <w:rPr>
          <w:color w:val="000000" w:themeColor="text1"/>
        </w:rPr>
        <w:t xml:space="preserve"> Supplementary </w:t>
      </w:r>
      <w:r w:rsidR="007A4E66" w:rsidRPr="0090739A">
        <w:t>Figure 1.</w:t>
      </w:r>
      <w:r w:rsidR="00863D72">
        <w:t xml:space="preserve">  With confirmation that the BDR and MCI target datasets were or the same ethnic decent as the IGAP base dataset, analysis could proceed</w:t>
      </w:r>
      <w:r w:rsidR="007A409D">
        <w:t>.</w:t>
      </w:r>
    </w:p>
    <w:p w14:paraId="77AA3753" w14:textId="7C0FD36A" w:rsidR="007A409D" w:rsidRDefault="00B3432C">
      <w:r w:rsidRPr="00673E29">
        <w:t xml:space="preserve">PRSice-2 </w:t>
      </w:r>
      <w:r w:rsidR="00EB4C5D" w:rsidRPr="00673E29">
        <w:t xml:space="preserve">derived </w:t>
      </w:r>
      <w:r w:rsidR="000E20AD" w:rsidRPr="00673E29">
        <w:t>Nagelkerke’s</w:t>
      </w:r>
      <w:r w:rsidR="00154D3D">
        <w:t xml:space="preserve"> </w:t>
      </w:r>
      <w:r w:rsidRPr="00673E29">
        <w:t>R</w:t>
      </w:r>
      <w:r w:rsidRPr="00673E29">
        <w:rPr>
          <w:vertAlign w:val="superscript"/>
        </w:rPr>
        <w:t>2</w:t>
      </w:r>
      <w:r w:rsidRPr="00673E29">
        <w:t xml:space="preserve"> value</w:t>
      </w:r>
      <w:r w:rsidR="00EB4C5D" w:rsidRPr="00673E29">
        <w:t>s</w:t>
      </w:r>
      <w:r w:rsidRPr="00673E29">
        <w:t xml:space="preserve"> </w:t>
      </w:r>
      <w:r w:rsidR="000610B0" w:rsidRPr="00673E29">
        <w:t>for a range of</w:t>
      </w:r>
      <w:r w:rsidR="00146D3A">
        <w:t xml:space="preserve"> SNP</w:t>
      </w:r>
      <w:r w:rsidR="000610B0" w:rsidRPr="00673E29">
        <w:t xml:space="preserve"> p</w:t>
      </w:r>
      <w:r w:rsidR="00EB4C5D" w:rsidRPr="00673E29">
        <w:t>-</w:t>
      </w:r>
      <w:r w:rsidR="000610B0" w:rsidRPr="00673E29">
        <w:t>value threshold</w:t>
      </w:r>
      <w:r w:rsidR="00427519" w:rsidRPr="00673E29">
        <w:t>s</w:t>
      </w:r>
      <w:r w:rsidR="000610B0" w:rsidRPr="00673E29">
        <w:t xml:space="preserve"> from </w:t>
      </w:r>
      <w:r w:rsidR="00E63289" w:rsidRPr="00673E29">
        <w:t>1</w:t>
      </w:r>
      <w:bookmarkStart w:id="1" w:name="_Hlk513649690"/>
      <w:r w:rsidR="00E63289" w:rsidRPr="00673E29">
        <w:rPr>
          <w:rFonts w:cstheme="minorHAnsi"/>
          <w:shd w:val="clear" w:color="auto" w:fill="FFFFFF"/>
        </w:rPr>
        <w:t>×</w:t>
      </w:r>
      <w:bookmarkEnd w:id="1"/>
      <w:r w:rsidR="00EB4C5D" w:rsidRPr="00673E29">
        <w:t>10</w:t>
      </w:r>
      <w:r w:rsidR="00EB4C5D" w:rsidRPr="00673E29">
        <w:rPr>
          <w:vertAlign w:val="superscript"/>
        </w:rPr>
        <w:t>-6</w:t>
      </w:r>
      <w:r w:rsidR="000610B0" w:rsidRPr="00673E29">
        <w:t xml:space="preserve"> </w:t>
      </w:r>
      <w:r w:rsidR="000610B0" w:rsidRPr="008A398C">
        <w:t xml:space="preserve">to </w:t>
      </w:r>
      <w:r w:rsidR="008A398C" w:rsidRPr="008A398C">
        <w:t>1</w:t>
      </w:r>
      <w:r w:rsidR="00EB4C5D" w:rsidRPr="008A398C">
        <w:t xml:space="preserve"> </w:t>
      </w:r>
      <w:r w:rsidR="00146D3A" w:rsidRPr="008A398C">
        <w:t>in</w:t>
      </w:r>
      <w:r w:rsidR="00146D3A">
        <w:t xml:space="preserve"> the IGAP base </w:t>
      </w:r>
      <w:r w:rsidR="00146D3A" w:rsidRPr="003200DA">
        <w:t xml:space="preserve">dataset </w:t>
      </w:r>
      <w:r w:rsidR="005C774E" w:rsidRPr="003200DA">
        <w:t xml:space="preserve">were used </w:t>
      </w:r>
      <w:r w:rsidR="000610B0" w:rsidRPr="003200DA">
        <w:t xml:space="preserve">to </w:t>
      </w:r>
      <w:r w:rsidR="000610B0" w:rsidRPr="00673E29">
        <w:t>determine the best</w:t>
      </w:r>
      <w:r w:rsidR="002960B4" w:rsidRPr="00673E29">
        <w:t xml:space="preserve"> significance</w:t>
      </w:r>
      <w:r w:rsidR="000610B0" w:rsidRPr="00673E29">
        <w:t xml:space="preserve"> </w:t>
      </w:r>
      <w:r w:rsidR="00EB4C5D" w:rsidRPr="00673E29">
        <w:t xml:space="preserve">threshold </w:t>
      </w:r>
      <w:r w:rsidR="002960B4" w:rsidRPr="00673E29">
        <w:t>for</w:t>
      </w:r>
      <w:r w:rsidR="00EB4C5D" w:rsidRPr="00673E29">
        <w:t xml:space="preserve"> </w:t>
      </w:r>
      <w:r w:rsidR="00CA5A0D">
        <w:t>inclusion of</w:t>
      </w:r>
      <w:r w:rsidR="00E63289" w:rsidRPr="00673E29">
        <w:t xml:space="preserve"> </w:t>
      </w:r>
      <w:r w:rsidR="00EB4C5D" w:rsidRPr="00673E29">
        <w:t xml:space="preserve">SNPs required </w:t>
      </w:r>
      <w:r w:rsidR="002960B4" w:rsidRPr="00673E29">
        <w:t>to</w:t>
      </w:r>
      <w:r w:rsidR="000610B0" w:rsidRPr="00673E29">
        <w:t xml:space="preserve"> distinguish</w:t>
      </w:r>
      <w:r w:rsidR="00E63289" w:rsidRPr="00673E29">
        <w:t xml:space="preserve"> between</w:t>
      </w:r>
      <w:r w:rsidR="000610B0" w:rsidRPr="00673E29">
        <w:t xml:space="preserve"> </w:t>
      </w:r>
      <w:r w:rsidR="001528A3" w:rsidRPr="00673E29">
        <w:t xml:space="preserve">LOAD </w:t>
      </w:r>
      <w:r w:rsidR="000610B0" w:rsidRPr="00673E29">
        <w:t xml:space="preserve">cases and controls. </w:t>
      </w:r>
      <w:r w:rsidRPr="00673E29">
        <w:t>There w</w:t>
      </w:r>
      <w:r w:rsidR="00872C23" w:rsidRPr="00673E29">
        <w:t>as</w:t>
      </w:r>
      <w:r w:rsidRPr="00673E29">
        <w:t xml:space="preserve"> a total of </w:t>
      </w:r>
      <w:r w:rsidR="001528A3" w:rsidRPr="00673E29">
        <w:t>73,05</w:t>
      </w:r>
      <w:r w:rsidR="00394B88" w:rsidRPr="00673E29">
        <w:t>6</w:t>
      </w:r>
      <w:r w:rsidRPr="00673E29">
        <w:t xml:space="preserve"> SNPs</w:t>
      </w:r>
      <w:r w:rsidR="007A409D">
        <w:t xml:space="preserve"> were found in both</w:t>
      </w:r>
      <w:r w:rsidR="002960B4" w:rsidRPr="00673E29">
        <w:t xml:space="preserve"> </w:t>
      </w:r>
      <w:r w:rsidR="001528A3" w:rsidRPr="00673E29">
        <w:t xml:space="preserve">the IGAP base dataset and </w:t>
      </w:r>
      <w:r w:rsidR="00394B88" w:rsidRPr="00673E29">
        <w:t>NeuroChip</w:t>
      </w:r>
      <w:r w:rsidR="001528A3" w:rsidRPr="00673E29">
        <w:t xml:space="preserve"> </w:t>
      </w:r>
      <w:r w:rsidR="007A409D">
        <w:t xml:space="preserve">target datasets </w:t>
      </w:r>
      <w:r w:rsidR="001528A3" w:rsidRPr="00673E29">
        <w:t>after LD based clumping</w:t>
      </w:r>
      <w:r w:rsidR="00CA5A0D">
        <w:t xml:space="preserve"> (r</w:t>
      </w:r>
      <w:r w:rsidR="00CA5A0D">
        <w:rPr>
          <w:vertAlign w:val="superscript"/>
        </w:rPr>
        <w:t xml:space="preserve">2 </w:t>
      </w:r>
      <w:r w:rsidR="00CA5A0D">
        <w:t>&gt;0.1</w:t>
      </w:r>
      <w:r w:rsidR="000C1794">
        <w:t>; kb=250</w:t>
      </w:r>
      <w:r w:rsidR="00CA5A0D" w:rsidRPr="0090739A">
        <w:t>)</w:t>
      </w:r>
      <w:r w:rsidR="00AB36C2" w:rsidRPr="0090739A">
        <w:t>.</w:t>
      </w:r>
      <w:r w:rsidR="007A409D">
        <w:t xml:space="preserve"> </w:t>
      </w:r>
      <w:r w:rsidR="00AB36C2" w:rsidRPr="0090739A">
        <w:t xml:space="preserve"> </w:t>
      </w:r>
      <w:r w:rsidR="007A409D">
        <w:t xml:space="preserve">The largest Nagelkerke’s </w:t>
      </w:r>
      <w:r w:rsidR="007A409D" w:rsidRPr="00BB4D9B">
        <w:t>R</w:t>
      </w:r>
      <w:r w:rsidR="007A409D" w:rsidRPr="00BB4D9B">
        <w:rPr>
          <w:vertAlign w:val="superscript"/>
        </w:rPr>
        <w:t>2</w:t>
      </w:r>
      <w:r w:rsidR="007A409D">
        <w:t xml:space="preserve"> value generated was 0.138, suggesting the inclusion of all SNPs at the p-value </w:t>
      </w:r>
      <w:r w:rsidR="00E1555C" w:rsidRPr="00726793">
        <w:t xml:space="preserve">threshold of </w:t>
      </w:r>
      <w:r w:rsidR="00EE119D">
        <w:t>1.07</w:t>
      </w:r>
      <w:r w:rsidR="00E63289" w:rsidRPr="00726793">
        <w:rPr>
          <w:rFonts w:cstheme="minorHAnsi"/>
          <w:shd w:val="clear" w:color="auto" w:fill="FFFFFF"/>
        </w:rPr>
        <w:t>×10</w:t>
      </w:r>
      <w:r w:rsidR="00E63289" w:rsidRPr="00726793">
        <w:rPr>
          <w:rFonts w:cstheme="minorHAnsi"/>
          <w:shd w:val="clear" w:color="auto" w:fill="FFFFFF"/>
          <w:vertAlign w:val="superscript"/>
        </w:rPr>
        <w:t>-</w:t>
      </w:r>
      <w:r w:rsidR="00394B88" w:rsidRPr="00726793">
        <w:rPr>
          <w:rFonts w:cstheme="minorHAnsi"/>
          <w:shd w:val="clear" w:color="auto" w:fill="FFFFFF"/>
          <w:vertAlign w:val="superscript"/>
        </w:rPr>
        <w:t>4</w:t>
      </w:r>
      <w:r w:rsidR="00E1555C" w:rsidRPr="00726793">
        <w:t xml:space="preserve"> </w:t>
      </w:r>
      <w:r w:rsidR="00717BFB" w:rsidRPr="00726793">
        <w:t>into the PRS model</w:t>
      </w:r>
      <w:r w:rsidR="00726793" w:rsidRPr="00726793">
        <w:t xml:space="preserve"> </w:t>
      </w:r>
      <w:r w:rsidR="00717BFB" w:rsidRPr="00BB4D9B">
        <w:t xml:space="preserve">plus the two </w:t>
      </w:r>
      <w:r w:rsidR="00394B88" w:rsidRPr="00BB4D9B">
        <w:rPr>
          <w:i/>
        </w:rPr>
        <w:t>APOE</w:t>
      </w:r>
      <w:r w:rsidR="00717BFB" w:rsidRPr="00BB4D9B">
        <w:t xml:space="preserve"> SNPs (total </w:t>
      </w:r>
      <w:r w:rsidR="002A79A8" w:rsidRPr="00BB4D9B">
        <w:t>16</w:t>
      </w:r>
      <w:r w:rsidR="00FC5880">
        <w:t>7</w:t>
      </w:r>
      <w:r w:rsidR="00394B88" w:rsidRPr="00BB4D9B">
        <w:t xml:space="preserve"> SNPs</w:t>
      </w:r>
      <w:r w:rsidR="00FC5880">
        <w:t>; Supplementary Table 1</w:t>
      </w:r>
      <w:r w:rsidR="00717BFB" w:rsidRPr="00BB4D9B">
        <w:t>)</w:t>
      </w:r>
      <w:r w:rsidR="00DB3640" w:rsidRPr="00BB4D9B">
        <w:t>.</w:t>
      </w:r>
      <w:r w:rsidR="00DA638C" w:rsidRPr="00BB4D9B">
        <w:t xml:space="preserve"> </w:t>
      </w:r>
      <w:r w:rsidR="007A409D">
        <w:t xml:space="preserve"> This model was then applied to both the BDR and MCI cohorts.</w:t>
      </w:r>
    </w:p>
    <w:p w14:paraId="542AFAE5" w14:textId="36113234" w:rsidR="00726793" w:rsidRPr="00BB4D9B" w:rsidRDefault="007A409D" w:rsidP="00726793">
      <w:r>
        <w:t>One-way ANOVA analysis of mean PRS scores between diagnosis groups, suggested an overall significance in PRS score (p&lt;0.0001).  Pairwise post-hoc Tukey analysis of the groups showed that t</w:t>
      </w:r>
      <w:r w:rsidR="00DB3640" w:rsidRPr="00BB4D9B">
        <w:t xml:space="preserve">he mean PRS of the BDR LOAD samples were found to be significantly higher </w:t>
      </w:r>
      <w:r w:rsidR="00726793" w:rsidRPr="00BB4D9B">
        <w:t>than that of the controls (p&lt;0.0001 post-hoc Tukey</w:t>
      </w:r>
      <w:r>
        <w:t>), likewise the</w:t>
      </w:r>
      <w:r w:rsidR="00726793" w:rsidRPr="00BB4D9B">
        <w:t xml:space="preserve"> </w:t>
      </w:r>
      <w:r w:rsidR="00726793" w:rsidRPr="006707DE">
        <w:rPr>
          <w:color w:val="000000" w:themeColor="text1"/>
        </w:rPr>
        <w:t xml:space="preserve">mean PRS for the </w:t>
      </w:r>
      <w:r w:rsidR="00663F53" w:rsidRPr="006707DE">
        <w:rPr>
          <w:color w:val="000000" w:themeColor="text1"/>
        </w:rPr>
        <w:t xml:space="preserve">MCI </w:t>
      </w:r>
      <w:r w:rsidR="00726793" w:rsidRPr="006707DE">
        <w:rPr>
          <w:color w:val="000000" w:themeColor="text1"/>
        </w:rPr>
        <w:t xml:space="preserve">converters was found to be higher than that of </w:t>
      </w:r>
      <w:r w:rsidR="00663F53" w:rsidRPr="006707DE">
        <w:rPr>
          <w:color w:val="000000" w:themeColor="text1"/>
        </w:rPr>
        <w:t xml:space="preserve">MCI </w:t>
      </w:r>
      <w:r w:rsidR="00726793" w:rsidRPr="006707DE">
        <w:rPr>
          <w:color w:val="000000" w:themeColor="text1"/>
        </w:rPr>
        <w:t>non</w:t>
      </w:r>
      <w:r w:rsidR="00726793" w:rsidRPr="00BB4D9B">
        <w:t>-converters, however this was not significant</w:t>
      </w:r>
      <w:r>
        <w:t xml:space="preserve"> (Figure 1)</w:t>
      </w:r>
      <w:r w:rsidR="00726793" w:rsidRPr="00BB4D9B">
        <w:t>.</w:t>
      </w:r>
      <w:r w:rsidR="00DA638C" w:rsidRPr="00BB4D9B">
        <w:t xml:space="preserve"> </w:t>
      </w:r>
      <w:r>
        <w:t xml:space="preserve"> </w:t>
      </w:r>
      <w:r w:rsidR="00726793" w:rsidRPr="00BB4D9B">
        <w:t xml:space="preserve">Post-hoc Tukey </w:t>
      </w:r>
      <w:r>
        <w:t xml:space="preserve">also </w:t>
      </w:r>
      <w:r w:rsidR="00726793" w:rsidRPr="00BB4D9B">
        <w:t xml:space="preserve">identified significant differences in </w:t>
      </w:r>
      <w:r>
        <w:t xml:space="preserve">mean </w:t>
      </w:r>
      <w:r w:rsidR="00726793" w:rsidRPr="00BB4D9B">
        <w:t xml:space="preserve">PRS between non-converters and LOAD samples (p&lt;0.0001). </w:t>
      </w:r>
    </w:p>
    <w:p w14:paraId="34CB7497" w14:textId="308E0D15" w:rsidR="00717BFB" w:rsidRDefault="00717BFB">
      <w:r w:rsidRPr="00BB4D9B">
        <w:t xml:space="preserve">Predictability of the LOAD phenotype </w:t>
      </w:r>
      <w:r w:rsidR="00850F51" w:rsidRPr="00BB4D9B">
        <w:t>with PRS</w:t>
      </w:r>
      <w:r w:rsidR="007A409D">
        <w:t xml:space="preserve"> including </w:t>
      </w:r>
      <w:r w:rsidR="007A409D" w:rsidRPr="007A409D">
        <w:rPr>
          <w:i/>
        </w:rPr>
        <w:t>APOE</w:t>
      </w:r>
      <w:r w:rsidR="00850F51" w:rsidRPr="00BB4D9B">
        <w:t xml:space="preserve"> with</w:t>
      </w:r>
      <w:r w:rsidRPr="00BB4D9B">
        <w:t xml:space="preserve"> gender and age at death incorporated into</w:t>
      </w:r>
      <w:r w:rsidR="00663F53">
        <w:t xml:space="preserve"> the </w:t>
      </w:r>
      <w:r w:rsidR="00663F53" w:rsidRPr="006707DE">
        <w:rPr>
          <w:color w:val="000000" w:themeColor="text1"/>
        </w:rPr>
        <w:t>model, produced</w:t>
      </w:r>
      <w:r w:rsidRPr="006707DE">
        <w:rPr>
          <w:color w:val="000000" w:themeColor="text1"/>
        </w:rPr>
        <w:t xml:space="preserve"> a final </w:t>
      </w:r>
      <w:r w:rsidR="000B50F6" w:rsidRPr="006707DE">
        <w:rPr>
          <w:color w:val="000000" w:themeColor="text1"/>
        </w:rPr>
        <w:t>AUPRC</w:t>
      </w:r>
      <w:r w:rsidR="00663F53" w:rsidRPr="006707DE">
        <w:rPr>
          <w:color w:val="000000" w:themeColor="text1"/>
        </w:rPr>
        <w:t xml:space="preserve"> for predictability for</w:t>
      </w:r>
      <w:r w:rsidRPr="006707DE">
        <w:rPr>
          <w:color w:val="000000" w:themeColor="text1"/>
        </w:rPr>
        <w:t xml:space="preserve"> LOAD of</w:t>
      </w:r>
      <w:r w:rsidR="00726793" w:rsidRPr="006707DE">
        <w:rPr>
          <w:color w:val="000000" w:themeColor="text1"/>
        </w:rPr>
        <w:t xml:space="preserve"> 82.5</w:t>
      </w:r>
      <w:r w:rsidRPr="006707DE">
        <w:rPr>
          <w:color w:val="000000" w:themeColor="text1"/>
        </w:rPr>
        <w:t>%.</w:t>
      </w:r>
      <w:r w:rsidR="00850F51" w:rsidRPr="006707DE">
        <w:rPr>
          <w:color w:val="000000" w:themeColor="text1"/>
        </w:rPr>
        <w:t xml:space="preserve"> </w:t>
      </w:r>
      <w:r w:rsidR="006D5C49">
        <w:rPr>
          <w:color w:val="000000" w:themeColor="text1"/>
        </w:rPr>
        <w:t xml:space="preserve">The </w:t>
      </w:r>
      <w:r w:rsidR="006D5C49" w:rsidRPr="00217E32">
        <w:rPr>
          <w:i/>
          <w:color w:val="000000" w:themeColor="text1"/>
        </w:rPr>
        <w:t>APOE</w:t>
      </w:r>
      <w:r w:rsidR="006D5C49">
        <w:rPr>
          <w:color w:val="000000" w:themeColor="text1"/>
        </w:rPr>
        <w:t xml:space="preserve"> </w:t>
      </w:r>
      <w:r w:rsidR="006D5C49" w:rsidRPr="00AF6B6F">
        <w:rPr>
          <w:color w:val="000000" w:themeColor="text1"/>
        </w:rPr>
        <w:t>genotypes alone were fou</w:t>
      </w:r>
      <w:r w:rsidR="00DD677D" w:rsidRPr="00AF6B6F">
        <w:rPr>
          <w:color w:val="000000" w:themeColor="text1"/>
        </w:rPr>
        <w:t>nd to have a predictability of 81.8</w:t>
      </w:r>
      <w:r w:rsidR="006D5C49" w:rsidRPr="00AF6B6F">
        <w:rPr>
          <w:color w:val="000000" w:themeColor="text1"/>
        </w:rPr>
        <w:t xml:space="preserve">%.  When applied to the MCI cohort for predictability of conversion </w:t>
      </w:r>
      <w:r w:rsidR="006D4603" w:rsidRPr="00AF6B6F">
        <w:rPr>
          <w:color w:val="000000" w:themeColor="text1"/>
        </w:rPr>
        <w:t xml:space="preserve">with </w:t>
      </w:r>
      <w:r w:rsidR="00663F53" w:rsidRPr="00AF6B6F">
        <w:rPr>
          <w:color w:val="000000" w:themeColor="text1"/>
        </w:rPr>
        <w:t>age at recruitment in</w:t>
      </w:r>
      <w:r w:rsidR="00850F51" w:rsidRPr="00AF6B6F">
        <w:rPr>
          <w:color w:val="000000" w:themeColor="text1"/>
        </w:rPr>
        <w:t xml:space="preserve"> </w:t>
      </w:r>
      <w:r w:rsidR="00850F51" w:rsidRPr="00AF6B6F">
        <w:t>the stu</w:t>
      </w:r>
      <w:r w:rsidR="006D4603" w:rsidRPr="00AF6B6F">
        <w:t>dy instead of age at death,</w:t>
      </w:r>
      <w:r w:rsidR="006D4603" w:rsidRPr="00AF6B6F">
        <w:rPr>
          <w:color w:val="000000" w:themeColor="text1"/>
        </w:rPr>
        <w:t xml:space="preserve"> the full model </w:t>
      </w:r>
      <w:r w:rsidR="006D4603" w:rsidRPr="00AF6B6F">
        <w:t xml:space="preserve">produced a predictability of </w:t>
      </w:r>
      <w:r w:rsidR="00C206D4" w:rsidRPr="00AF6B6F">
        <w:t>61</w:t>
      </w:r>
      <w:r w:rsidR="006D4603" w:rsidRPr="00AF6B6F">
        <w:t xml:space="preserve">.0% </w:t>
      </w:r>
      <w:r w:rsidR="00850F51" w:rsidRPr="00AF6B6F">
        <w:t>for conversion</w:t>
      </w:r>
      <w:r w:rsidR="006D4603" w:rsidRPr="00AF6B6F">
        <w:t xml:space="preserve">, with </w:t>
      </w:r>
      <w:r w:rsidR="006D4603" w:rsidRPr="00AF6B6F">
        <w:rPr>
          <w:i/>
        </w:rPr>
        <w:t>APOE</w:t>
      </w:r>
      <w:r w:rsidR="006D4603" w:rsidRPr="00AF6B6F">
        <w:t xml:space="preserve"> alone </w:t>
      </w:r>
      <w:r w:rsidR="00DD677D" w:rsidRPr="00AF6B6F">
        <w:t>showing 43.8%</w:t>
      </w:r>
      <w:r w:rsidR="006D4603" w:rsidRPr="00AF6B6F">
        <w:t xml:space="preserve"> predictability</w:t>
      </w:r>
      <w:r w:rsidR="00850F51" w:rsidRPr="00AF6B6F">
        <w:t>.</w:t>
      </w:r>
      <w:r w:rsidR="00E130A3">
        <w:t xml:space="preserve">  This demonstrates the utility of the PRS to discern conversion from MCI to LOAD.</w:t>
      </w:r>
    </w:p>
    <w:p w14:paraId="3551585D" w14:textId="72D284BE" w:rsidR="00516CCF" w:rsidRDefault="0024528F" w:rsidP="00717BFB">
      <w:pPr>
        <w:rPr>
          <w:color w:val="000000" w:themeColor="text1"/>
        </w:rPr>
      </w:pPr>
      <w:r w:rsidRPr="00673E29">
        <w:t xml:space="preserve">Samples </w:t>
      </w:r>
      <w:r w:rsidR="00EF4D9D">
        <w:t xml:space="preserve">for the BDR and MCI cohorts </w:t>
      </w:r>
      <w:r w:rsidRPr="00673E29">
        <w:t xml:space="preserve">were </w:t>
      </w:r>
      <w:r w:rsidR="00EF4D9D">
        <w:t xml:space="preserve">separately </w:t>
      </w:r>
      <w:r w:rsidR="00427519" w:rsidRPr="00673E29">
        <w:t>partitioned</w:t>
      </w:r>
      <w:r w:rsidRPr="00673E29">
        <w:t xml:space="preserve"> </w:t>
      </w:r>
      <w:r w:rsidRPr="003407E1">
        <w:t xml:space="preserve">into deciles of increasing </w:t>
      </w:r>
      <w:r w:rsidR="004B00EE" w:rsidRPr="003407E1">
        <w:t xml:space="preserve">disease </w:t>
      </w:r>
      <w:r w:rsidR="000B2BEE" w:rsidRPr="003407E1">
        <w:t>risk</w:t>
      </w:r>
      <w:r w:rsidR="004B00EE" w:rsidRPr="003407E1">
        <w:t xml:space="preserve"> based on </w:t>
      </w:r>
      <w:r w:rsidR="00C367A0" w:rsidRPr="006707DE">
        <w:rPr>
          <w:color w:val="000000" w:themeColor="text1"/>
        </w:rPr>
        <w:t>PRS</w:t>
      </w:r>
      <w:r w:rsidR="004B00EE" w:rsidRPr="006707DE">
        <w:rPr>
          <w:color w:val="000000" w:themeColor="text1"/>
        </w:rPr>
        <w:t xml:space="preserve"> including </w:t>
      </w:r>
      <w:r w:rsidR="004B00EE" w:rsidRPr="006707DE">
        <w:rPr>
          <w:i/>
          <w:color w:val="000000" w:themeColor="text1"/>
        </w:rPr>
        <w:t>APOE</w:t>
      </w:r>
      <w:r w:rsidR="004B00EE" w:rsidRPr="006707DE">
        <w:rPr>
          <w:color w:val="000000" w:themeColor="text1"/>
        </w:rPr>
        <w:t xml:space="preserve"> genotype</w:t>
      </w:r>
      <w:r w:rsidR="003407E1" w:rsidRPr="006707DE">
        <w:rPr>
          <w:color w:val="000000" w:themeColor="text1"/>
        </w:rPr>
        <w:t>s</w:t>
      </w:r>
      <w:r w:rsidR="004B00EE" w:rsidRPr="006707DE">
        <w:rPr>
          <w:color w:val="000000" w:themeColor="text1"/>
        </w:rPr>
        <w:t>, gender and age</w:t>
      </w:r>
      <w:r w:rsidR="009D07BC" w:rsidRPr="006707DE">
        <w:rPr>
          <w:color w:val="000000" w:themeColor="text1"/>
        </w:rPr>
        <w:t>;</w:t>
      </w:r>
      <w:r w:rsidRPr="006707DE">
        <w:rPr>
          <w:color w:val="000000" w:themeColor="text1"/>
        </w:rPr>
        <w:t xml:space="preserve"> the proportion of LOAD cases and contr</w:t>
      </w:r>
      <w:r w:rsidR="00427519" w:rsidRPr="006707DE">
        <w:rPr>
          <w:color w:val="000000" w:themeColor="text1"/>
        </w:rPr>
        <w:t xml:space="preserve">ols </w:t>
      </w:r>
      <w:r w:rsidR="00CD07E8" w:rsidRPr="006707DE">
        <w:rPr>
          <w:color w:val="000000" w:themeColor="text1"/>
        </w:rPr>
        <w:t xml:space="preserve">which fell into </w:t>
      </w:r>
      <w:r w:rsidR="00427519" w:rsidRPr="006707DE">
        <w:rPr>
          <w:color w:val="000000" w:themeColor="text1"/>
        </w:rPr>
        <w:t>each decile are depicted</w:t>
      </w:r>
      <w:r w:rsidRPr="006707DE">
        <w:rPr>
          <w:color w:val="000000" w:themeColor="text1"/>
        </w:rPr>
        <w:t xml:space="preserve"> in Figure </w:t>
      </w:r>
      <w:r w:rsidR="009E2380" w:rsidRPr="006707DE">
        <w:rPr>
          <w:color w:val="000000" w:themeColor="text1"/>
        </w:rPr>
        <w:t>2</w:t>
      </w:r>
      <w:r w:rsidRPr="006707DE">
        <w:rPr>
          <w:color w:val="000000" w:themeColor="text1"/>
        </w:rPr>
        <w:t>. As of December 2017, 49 ind</w:t>
      </w:r>
      <w:r w:rsidR="00663F53" w:rsidRPr="006707DE">
        <w:rPr>
          <w:color w:val="000000" w:themeColor="text1"/>
        </w:rPr>
        <w:t>ividuals diagnosed with MCI had</w:t>
      </w:r>
      <w:r w:rsidRPr="006707DE">
        <w:rPr>
          <w:color w:val="000000" w:themeColor="text1"/>
        </w:rPr>
        <w:t xml:space="preserve"> converted to </w:t>
      </w:r>
      <w:r w:rsidR="003340E8" w:rsidRPr="006707DE">
        <w:rPr>
          <w:color w:val="000000" w:themeColor="text1"/>
        </w:rPr>
        <w:t>LO</w:t>
      </w:r>
      <w:r w:rsidRPr="006707DE">
        <w:rPr>
          <w:color w:val="000000" w:themeColor="text1"/>
        </w:rPr>
        <w:t>AD</w:t>
      </w:r>
      <w:r w:rsidR="00166A83" w:rsidRPr="006707DE">
        <w:rPr>
          <w:color w:val="000000" w:themeColor="text1"/>
        </w:rPr>
        <w:t xml:space="preserve"> (39.3%)</w:t>
      </w:r>
      <w:r w:rsidRPr="006707DE">
        <w:rPr>
          <w:color w:val="000000" w:themeColor="text1"/>
        </w:rPr>
        <w:t xml:space="preserve">; the </w:t>
      </w:r>
      <w:r w:rsidR="00CD07E8" w:rsidRPr="006707DE">
        <w:rPr>
          <w:color w:val="000000" w:themeColor="text1"/>
        </w:rPr>
        <w:t>proportion</w:t>
      </w:r>
      <w:r w:rsidRPr="006707DE">
        <w:rPr>
          <w:color w:val="000000" w:themeColor="text1"/>
        </w:rPr>
        <w:t xml:space="preserve"> of converters and non-converters</w:t>
      </w:r>
      <w:r w:rsidR="00CD07E8" w:rsidRPr="006707DE">
        <w:rPr>
          <w:color w:val="000000" w:themeColor="text1"/>
        </w:rPr>
        <w:t xml:space="preserve"> which fell into each decile</w:t>
      </w:r>
      <w:r w:rsidR="00BD33BE" w:rsidRPr="006707DE">
        <w:rPr>
          <w:color w:val="000000" w:themeColor="text1"/>
        </w:rPr>
        <w:t xml:space="preserve"> are also </w:t>
      </w:r>
      <w:r w:rsidR="00427519" w:rsidRPr="006707DE">
        <w:rPr>
          <w:color w:val="000000" w:themeColor="text1"/>
        </w:rPr>
        <w:t>given</w:t>
      </w:r>
      <w:r w:rsidR="008D44B4" w:rsidRPr="006707DE">
        <w:rPr>
          <w:color w:val="000000" w:themeColor="text1"/>
        </w:rPr>
        <w:t xml:space="preserve"> in Figure </w:t>
      </w:r>
      <w:r w:rsidR="00CD07E8" w:rsidRPr="006707DE">
        <w:rPr>
          <w:color w:val="000000" w:themeColor="text1"/>
        </w:rPr>
        <w:t>3.</w:t>
      </w:r>
      <w:r w:rsidR="00427519" w:rsidRPr="006707DE">
        <w:rPr>
          <w:color w:val="000000" w:themeColor="text1"/>
        </w:rPr>
        <w:t xml:space="preserve"> </w:t>
      </w:r>
      <w:r w:rsidR="008D44B4" w:rsidRPr="006707DE">
        <w:rPr>
          <w:color w:val="000000" w:themeColor="text1"/>
        </w:rPr>
        <w:t xml:space="preserve">Both </w:t>
      </w:r>
      <w:r w:rsidR="00663F53" w:rsidRPr="006707DE">
        <w:rPr>
          <w:color w:val="000000" w:themeColor="text1"/>
        </w:rPr>
        <w:t>figures</w:t>
      </w:r>
      <w:r w:rsidR="008D44B4" w:rsidRPr="006707DE">
        <w:rPr>
          <w:color w:val="000000" w:themeColor="text1"/>
        </w:rPr>
        <w:t xml:space="preserve"> </w:t>
      </w:r>
      <w:r w:rsidR="0033647A" w:rsidRPr="006707DE">
        <w:rPr>
          <w:color w:val="000000" w:themeColor="text1"/>
        </w:rPr>
        <w:t>show</w:t>
      </w:r>
      <w:r w:rsidR="008D44B4" w:rsidRPr="006707DE">
        <w:rPr>
          <w:color w:val="000000" w:themeColor="text1"/>
        </w:rPr>
        <w:t xml:space="preserve"> the </w:t>
      </w:r>
      <w:r w:rsidR="00EF4D9D" w:rsidRPr="006707DE">
        <w:rPr>
          <w:color w:val="000000" w:themeColor="text1"/>
        </w:rPr>
        <w:t>proportion</w:t>
      </w:r>
      <w:r w:rsidR="008D44B4" w:rsidRPr="006707DE">
        <w:rPr>
          <w:color w:val="000000" w:themeColor="text1"/>
        </w:rPr>
        <w:t xml:space="preserve"> of </w:t>
      </w:r>
      <w:r w:rsidR="00F26040" w:rsidRPr="006707DE">
        <w:rPr>
          <w:color w:val="000000" w:themeColor="text1"/>
        </w:rPr>
        <w:t>LO</w:t>
      </w:r>
      <w:r w:rsidR="008D44B4" w:rsidRPr="006707DE">
        <w:rPr>
          <w:color w:val="000000" w:themeColor="text1"/>
        </w:rPr>
        <w:t>AD</w:t>
      </w:r>
      <w:r w:rsidR="00EF4D9D" w:rsidRPr="006707DE">
        <w:rPr>
          <w:color w:val="000000" w:themeColor="text1"/>
        </w:rPr>
        <w:t>/</w:t>
      </w:r>
      <w:r w:rsidR="00663F53" w:rsidRPr="006707DE">
        <w:rPr>
          <w:color w:val="000000" w:themeColor="text1"/>
        </w:rPr>
        <w:t xml:space="preserve">MCI </w:t>
      </w:r>
      <w:r w:rsidR="00EF4D9D" w:rsidRPr="006707DE">
        <w:rPr>
          <w:color w:val="000000" w:themeColor="text1"/>
        </w:rPr>
        <w:t>converters</w:t>
      </w:r>
      <w:r w:rsidR="008D44B4" w:rsidRPr="006707DE">
        <w:rPr>
          <w:color w:val="000000" w:themeColor="text1"/>
        </w:rPr>
        <w:t xml:space="preserve"> increases with </w:t>
      </w:r>
      <w:r w:rsidR="00663F53" w:rsidRPr="006707DE">
        <w:rPr>
          <w:color w:val="000000" w:themeColor="text1"/>
        </w:rPr>
        <w:t xml:space="preserve">increasing </w:t>
      </w:r>
      <w:r w:rsidR="008D44B4" w:rsidRPr="006707DE">
        <w:rPr>
          <w:color w:val="000000" w:themeColor="text1"/>
        </w:rPr>
        <w:t>PRS</w:t>
      </w:r>
      <w:r w:rsidRPr="006707DE">
        <w:rPr>
          <w:color w:val="000000" w:themeColor="text1"/>
        </w:rPr>
        <w:t>.</w:t>
      </w:r>
    </w:p>
    <w:p w14:paraId="2EF0E4FE" w14:textId="7472F72B" w:rsidR="00717BFB" w:rsidRPr="002A0AF7" w:rsidRDefault="00BF4CD5" w:rsidP="00717BFB">
      <w:pPr>
        <w:rPr>
          <w:color w:val="000000" w:themeColor="text1"/>
        </w:rPr>
      </w:pPr>
      <w:r w:rsidRPr="002A0AF7">
        <w:rPr>
          <w:color w:val="000000" w:themeColor="text1"/>
        </w:rPr>
        <w:t>PRS is increasingly being use</w:t>
      </w:r>
      <w:r w:rsidR="00EC3A5B" w:rsidRPr="002A0AF7">
        <w:rPr>
          <w:color w:val="000000" w:themeColor="text1"/>
        </w:rPr>
        <w:t>d</w:t>
      </w:r>
      <w:r w:rsidR="00776EBA" w:rsidRPr="002A0AF7">
        <w:rPr>
          <w:color w:val="000000" w:themeColor="text1"/>
        </w:rPr>
        <w:t xml:space="preserve"> in genetic analyse</w:t>
      </w:r>
      <w:r w:rsidRPr="002A0AF7">
        <w:rPr>
          <w:color w:val="000000" w:themeColor="text1"/>
        </w:rPr>
        <w:t>s to determine predic</w:t>
      </w:r>
      <w:r w:rsidR="00AB354D" w:rsidRPr="002A0AF7">
        <w:rPr>
          <w:color w:val="000000" w:themeColor="text1"/>
        </w:rPr>
        <w:t>t</w:t>
      </w:r>
      <w:r w:rsidRPr="002A0AF7">
        <w:rPr>
          <w:color w:val="000000" w:themeColor="text1"/>
        </w:rPr>
        <w:t>ability of complex disease.</w:t>
      </w:r>
      <w:r w:rsidR="00DA638C" w:rsidRPr="002A0AF7">
        <w:rPr>
          <w:color w:val="000000" w:themeColor="text1"/>
        </w:rPr>
        <w:t xml:space="preserve"> </w:t>
      </w:r>
      <w:r w:rsidR="00AB354D" w:rsidRPr="002A0AF7">
        <w:rPr>
          <w:color w:val="000000" w:themeColor="text1"/>
        </w:rPr>
        <w:t>I</w:t>
      </w:r>
      <w:r w:rsidR="00717BFB" w:rsidRPr="002A0AF7">
        <w:rPr>
          <w:color w:val="000000" w:themeColor="text1"/>
        </w:rPr>
        <w:t xml:space="preserve">n this study, cognitively healthy controls and individuals with LOAD or MCI were genotyped on the NeuroChip array </w:t>
      </w:r>
      <w:r w:rsidR="00717BFB" w:rsidRPr="002A0AF7">
        <w:rPr>
          <w:color w:val="000000" w:themeColor="text1"/>
        </w:rPr>
        <w:fldChar w:fldCharType="begin">
          <w:fldData xml:space="preserve">PEVuZE5vdGU+PENpdGU+PEF1dGhvcj5CbGF1d2VuZHJhYXQ8L0F1dGhvcj48WWVhcj4yMDE3PC9Z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</w:fldData>
        </w:fldChar>
      </w:r>
      <w:r w:rsidR="00A07B3D">
        <w:rPr>
          <w:color w:val="000000" w:themeColor="text1"/>
        </w:rPr>
        <w:instrText xml:space="preserve"> ADDIN EN.CITE </w:instrText>
      </w:r>
      <w:r w:rsidR="00A07B3D">
        <w:rPr>
          <w:color w:val="000000" w:themeColor="text1"/>
        </w:rPr>
        <w:fldChar w:fldCharType="begin">
          <w:fldData xml:space="preserve">PEVuZE5vdGU+PENpdGU+PEF1dGhvcj5CbGF1d2VuZHJhYXQ8L0F1dGhvcj48WWVhcj4yMDE3PC9Z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</w:fldData>
        </w:fldChar>
      </w:r>
      <w:r w:rsidR="00A07B3D">
        <w:rPr>
          <w:color w:val="000000" w:themeColor="text1"/>
        </w:rPr>
        <w:instrText xml:space="preserve"> ADDIN EN.CITE.DATA </w:instrText>
      </w:r>
      <w:r w:rsidR="00A07B3D">
        <w:rPr>
          <w:color w:val="000000" w:themeColor="text1"/>
        </w:rPr>
      </w:r>
      <w:r w:rsidR="00A07B3D">
        <w:rPr>
          <w:color w:val="000000" w:themeColor="text1"/>
        </w:rPr>
        <w:fldChar w:fldCharType="end"/>
      </w:r>
      <w:r w:rsidR="00717BFB" w:rsidRPr="002A0AF7">
        <w:rPr>
          <w:color w:val="000000" w:themeColor="text1"/>
        </w:rPr>
      </w:r>
      <w:r w:rsidR="00717BFB" w:rsidRPr="002A0AF7">
        <w:rPr>
          <w:color w:val="000000" w:themeColor="text1"/>
        </w:rPr>
        <w:fldChar w:fldCharType="separate"/>
      </w:r>
      <w:r w:rsidR="00516CCF">
        <w:rPr>
          <w:noProof/>
          <w:color w:val="000000" w:themeColor="text1"/>
        </w:rPr>
        <w:t>(</w:t>
      </w:r>
      <w:hyperlink w:anchor="_ENREF_33" w:tooltip="Blauwendraat, 2017 #327" w:history="1">
        <w:r w:rsidR="00A07B3D">
          <w:rPr>
            <w:noProof/>
            <w:color w:val="000000" w:themeColor="text1"/>
          </w:rPr>
          <w:t>33</w:t>
        </w:r>
      </w:hyperlink>
      <w:r w:rsidR="00516CCF">
        <w:rPr>
          <w:noProof/>
          <w:color w:val="000000" w:themeColor="text1"/>
        </w:rPr>
        <w:t>)</w:t>
      </w:r>
      <w:r w:rsidR="00717BFB" w:rsidRPr="002A0AF7">
        <w:rPr>
          <w:color w:val="000000" w:themeColor="text1"/>
        </w:rPr>
        <w:fldChar w:fldCharType="end"/>
      </w:r>
      <w:r w:rsidR="00717BFB" w:rsidRPr="002A0AF7">
        <w:rPr>
          <w:color w:val="000000" w:themeColor="text1"/>
        </w:rPr>
        <w:t>.</w:t>
      </w:r>
      <w:r w:rsidR="00DA638C" w:rsidRPr="002A0AF7">
        <w:rPr>
          <w:color w:val="000000" w:themeColor="text1"/>
        </w:rPr>
        <w:t xml:space="preserve"> </w:t>
      </w:r>
      <w:r w:rsidR="00B94BD2">
        <w:rPr>
          <w:color w:val="000000" w:themeColor="text1"/>
        </w:rPr>
        <w:t xml:space="preserve"> </w:t>
      </w:r>
      <w:r w:rsidR="00717BFB" w:rsidRPr="002A0AF7">
        <w:rPr>
          <w:color w:val="000000" w:themeColor="text1"/>
        </w:rPr>
        <w:t>PRS</w:t>
      </w:r>
      <w:r w:rsidR="00B94BD2">
        <w:rPr>
          <w:color w:val="000000" w:themeColor="text1"/>
        </w:rPr>
        <w:t xml:space="preserve"> were generated from IGAP summary statistics and use to calculate risk scores</w:t>
      </w:r>
      <w:r w:rsidR="00717BFB" w:rsidRPr="002A0AF7">
        <w:rPr>
          <w:color w:val="000000" w:themeColor="text1"/>
        </w:rPr>
        <w:t xml:space="preserve"> for LOAD cases and controls </w:t>
      </w:r>
      <w:r w:rsidR="00B94BD2">
        <w:rPr>
          <w:color w:val="000000" w:themeColor="text1"/>
        </w:rPr>
        <w:t>from the BDR and MCI samples from the Southampton ICOS cohort</w:t>
      </w:r>
      <w:r w:rsidR="00717BFB" w:rsidRPr="002A0AF7">
        <w:rPr>
          <w:color w:val="000000" w:themeColor="text1"/>
        </w:rPr>
        <w:t xml:space="preserve">. The </w:t>
      </w:r>
      <w:r w:rsidR="00B94BD2">
        <w:rPr>
          <w:color w:val="000000" w:themeColor="text1"/>
        </w:rPr>
        <w:t>best</w:t>
      </w:r>
      <w:r w:rsidR="00717BFB" w:rsidRPr="002A0AF7">
        <w:rPr>
          <w:color w:val="000000" w:themeColor="text1"/>
        </w:rPr>
        <w:t xml:space="preserve"> pre</w:t>
      </w:r>
      <w:r w:rsidR="00B94BD2">
        <w:rPr>
          <w:color w:val="000000" w:themeColor="text1"/>
        </w:rPr>
        <w:t xml:space="preserve">dictive </w:t>
      </w:r>
      <w:r w:rsidR="00B94BD2" w:rsidRPr="003200DA">
        <w:t>model (82.5%)</w:t>
      </w:r>
      <w:r w:rsidR="005C774E" w:rsidRPr="003200DA">
        <w:t xml:space="preserve"> to distinguish</w:t>
      </w:r>
      <w:r w:rsidR="00B94BD2" w:rsidRPr="003200DA">
        <w:t xml:space="preserve"> LOAD cases from</w:t>
      </w:r>
      <w:r w:rsidR="00717BFB" w:rsidRPr="003200DA">
        <w:t xml:space="preserve"> controls </w:t>
      </w:r>
      <w:r w:rsidR="00776EBA" w:rsidRPr="003200DA">
        <w:t xml:space="preserve">generated </w:t>
      </w:r>
      <w:r w:rsidR="00717BFB" w:rsidRPr="003200DA">
        <w:t>in the BDR coho</w:t>
      </w:r>
      <w:r w:rsidR="00776EBA" w:rsidRPr="003200DA">
        <w:t>rt was found to be able to predict</w:t>
      </w:r>
      <w:r w:rsidR="00717BFB" w:rsidRPr="003200DA">
        <w:t xml:space="preserve"> </w:t>
      </w:r>
      <w:r w:rsidR="00AB354D" w:rsidRPr="003200DA">
        <w:t xml:space="preserve">LOAD </w:t>
      </w:r>
      <w:r w:rsidR="00717BFB" w:rsidRPr="003200DA">
        <w:t xml:space="preserve">converters in the </w:t>
      </w:r>
      <w:r w:rsidR="00717BFB" w:rsidRPr="002A0AF7">
        <w:rPr>
          <w:color w:val="000000" w:themeColor="text1"/>
        </w:rPr>
        <w:t>MCI cohort</w:t>
      </w:r>
      <w:r w:rsidR="00E115FE" w:rsidRPr="002A0AF7">
        <w:rPr>
          <w:color w:val="000000" w:themeColor="text1"/>
        </w:rPr>
        <w:t xml:space="preserve"> with an accuracy of 6</w:t>
      </w:r>
      <w:r w:rsidR="00FC5880">
        <w:rPr>
          <w:color w:val="000000" w:themeColor="text1"/>
        </w:rPr>
        <w:t>1</w:t>
      </w:r>
      <w:r w:rsidR="00E115FE" w:rsidRPr="002A0AF7">
        <w:rPr>
          <w:color w:val="000000" w:themeColor="text1"/>
        </w:rPr>
        <w:t>.0%</w:t>
      </w:r>
      <w:r w:rsidR="00717BFB" w:rsidRPr="002A0AF7">
        <w:rPr>
          <w:color w:val="000000" w:themeColor="text1"/>
        </w:rPr>
        <w:t>.</w:t>
      </w:r>
    </w:p>
    <w:p w14:paraId="6EB2A6D7" w14:textId="3FD72717" w:rsidR="00E115FE" w:rsidRDefault="00AB354D" w:rsidP="00AB354D">
      <w:r w:rsidRPr="002A0AF7">
        <w:rPr>
          <w:color w:val="000000" w:themeColor="text1"/>
        </w:rPr>
        <w:t>The difference between mean PRS of controls, non-converters, converters and LOAD cases was significant with one-way ANOVA however pairwise significance (post-hoc Tukey) was only observed between LOAD cases and controls and LOAD cases and MCI non-converters. The distribution profile in Figure 1</w:t>
      </w:r>
      <w:r w:rsidR="00B94BD2">
        <w:rPr>
          <w:color w:val="000000" w:themeColor="text1"/>
        </w:rPr>
        <w:t xml:space="preserve"> and </w:t>
      </w:r>
      <w:r w:rsidR="00E24C66" w:rsidRPr="00AF6B6F">
        <w:rPr>
          <w:color w:val="000000" w:themeColor="text1"/>
        </w:rPr>
        <w:t>Spearman’s</w:t>
      </w:r>
      <w:r w:rsidR="00B94BD2" w:rsidRPr="00AF6B6F">
        <w:rPr>
          <w:color w:val="000000" w:themeColor="text1"/>
        </w:rPr>
        <w:t xml:space="preserve"> </w:t>
      </w:r>
      <w:r w:rsidR="00AF6B6F">
        <w:rPr>
          <w:color w:val="000000" w:themeColor="text1"/>
        </w:rPr>
        <w:t xml:space="preserve">rank order </w:t>
      </w:r>
      <w:r w:rsidR="00B94BD2" w:rsidRPr="00AF6B6F">
        <w:rPr>
          <w:color w:val="000000" w:themeColor="text1"/>
        </w:rPr>
        <w:t>correlation (r=</w:t>
      </w:r>
      <w:r w:rsidR="00DD677D" w:rsidRPr="00AF6B6F">
        <w:rPr>
          <w:color w:val="000000" w:themeColor="text1"/>
        </w:rPr>
        <w:t>0.408</w:t>
      </w:r>
      <w:r w:rsidR="00B94BD2" w:rsidRPr="00AF6B6F">
        <w:rPr>
          <w:color w:val="000000" w:themeColor="text1"/>
        </w:rPr>
        <w:t>; p=</w:t>
      </w:r>
      <w:r w:rsidR="00DD677D" w:rsidRPr="00AF6B6F">
        <w:rPr>
          <w:color w:val="000000" w:themeColor="text1"/>
        </w:rPr>
        <w:t>0.01</w:t>
      </w:r>
      <w:r w:rsidR="00B94BD2" w:rsidRPr="00AF6B6F">
        <w:rPr>
          <w:color w:val="000000" w:themeColor="text1"/>
        </w:rPr>
        <w:t>)</w:t>
      </w:r>
      <w:r w:rsidRPr="00AF6B6F">
        <w:rPr>
          <w:color w:val="000000" w:themeColor="text1"/>
        </w:rPr>
        <w:t xml:space="preserve"> confirms</w:t>
      </w:r>
      <w:r w:rsidRPr="002A0AF7">
        <w:rPr>
          <w:color w:val="000000" w:themeColor="text1"/>
        </w:rPr>
        <w:t xml:space="preserve"> an increased PRS with disease status from control through non-converters, converters </w:t>
      </w:r>
      <w:r w:rsidR="00776EBA" w:rsidRPr="002A0AF7">
        <w:rPr>
          <w:color w:val="000000" w:themeColor="text1"/>
        </w:rPr>
        <w:t>to</w:t>
      </w:r>
      <w:r w:rsidRPr="002A0AF7">
        <w:rPr>
          <w:color w:val="000000" w:themeColor="text1"/>
        </w:rPr>
        <w:t xml:space="preserve"> LOAD.</w:t>
      </w:r>
      <w:r w:rsidR="00C72F58" w:rsidRPr="002A0AF7">
        <w:rPr>
          <w:color w:val="000000" w:themeColor="text1"/>
        </w:rPr>
        <w:t xml:space="preserve"> </w:t>
      </w:r>
      <w:r w:rsidR="00E115FE" w:rsidRPr="002A0AF7">
        <w:rPr>
          <w:color w:val="000000" w:themeColor="text1"/>
        </w:rPr>
        <w:t>The lack of a significant difference in average PRS between the MCI non-converters and converters is mostly like due</w:t>
      </w:r>
      <w:r w:rsidR="00B94BD2">
        <w:rPr>
          <w:color w:val="000000" w:themeColor="text1"/>
        </w:rPr>
        <w:t xml:space="preserve"> to the small sample sizes, and it is expected that with</w:t>
      </w:r>
      <w:r w:rsidR="00E115FE" w:rsidRPr="002A0AF7">
        <w:rPr>
          <w:color w:val="000000" w:themeColor="text1"/>
        </w:rPr>
        <w:t xml:space="preserve"> increased numbers </w:t>
      </w:r>
      <w:r w:rsidR="00B94BD2">
        <w:rPr>
          <w:color w:val="000000" w:themeColor="text1"/>
        </w:rPr>
        <w:t>in each MCI group the</w:t>
      </w:r>
      <w:r w:rsidR="00E115FE" w:rsidRPr="002A0AF7">
        <w:rPr>
          <w:color w:val="000000" w:themeColor="text1"/>
        </w:rPr>
        <w:t xml:space="preserve"> mean PRS</w:t>
      </w:r>
      <w:r w:rsidR="00B94BD2">
        <w:rPr>
          <w:color w:val="000000" w:themeColor="text1"/>
        </w:rPr>
        <w:t xml:space="preserve"> will move</w:t>
      </w:r>
      <w:r w:rsidR="00E115FE" w:rsidRPr="002A0AF7">
        <w:rPr>
          <w:color w:val="000000" w:themeColor="text1"/>
        </w:rPr>
        <w:t xml:space="preserve"> towards controls and LOAD cases respectively. </w:t>
      </w:r>
      <w:r w:rsidR="002A0AF7" w:rsidRPr="002A0AF7">
        <w:rPr>
          <w:color w:val="000000" w:themeColor="text1"/>
        </w:rPr>
        <w:t xml:space="preserve"> </w:t>
      </w:r>
      <w:r w:rsidR="00B94BD2">
        <w:rPr>
          <w:color w:val="000000" w:themeColor="text1"/>
        </w:rPr>
        <w:t>This hypothesis is supported by s</w:t>
      </w:r>
      <w:r w:rsidR="00B001C1" w:rsidRPr="002A0AF7">
        <w:rPr>
          <w:color w:val="000000" w:themeColor="text1"/>
        </w:rPr>
        <w:t xml:space="preserve">everal studies </w:t>
      </w:r>
      <w:r w:rsidR="00B94BD2">
        <w:rPr>
          <w:color w:val="000000" w:themeColor="text1"/>
        </w:rPr>
        <w:t>suggesting</w:t>
      </w:r>
      <w:r w:rsidR="00B001C1" w:rsidRPr="002A0AF7">
        <w:rPr>
          <w:color w:val="000000" w:themeColor="text1"/>
        </w:rPr>
        <w:t xml:space="preserve"> that possession of LOAD risk alleles are associated with faster cognitive decline, MCI and conversion from MCI to LOAD </w:t>
      </w:r>
      <w:r w:rsidR="00B001C1" w:rsidRPr="002A0AF7">
        <w:rPr>
          <w:color w:val="000000" w:themeColor="text1"/>
        </w:rPr>
        <w:fldChar w:fldCharType="begin">
          <w:fldData xml:space="preserve">PEVuZE5vdGU+PENpdGU+PEF1dGhvcj5DYXJyYXNxdWlsbG88L0F1dGhvcj48WWVhcj4yMDE1PC9Z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</w:fldData>
        </w:fldChar>
      </w:r>
      <w:r w:rsidR="00A07B3D">
        <w:rPr>
          <w:color w:val="000000" w:themeColor="text1"/>
        </w:rPr>
        <w:instrText xml:space="preserve"> ADDIN EN.CITE </w:instrText>
      </w:r>
      <w:r w:rsidR="00A07B3D">
        <w:rPr>
          <w:color w:val="000000" w:themeColor="text1"/>
        </w:rPr>
        <w:fldChar w:fldCharType="begin">
          <w:fldData xml:space="preserve">PEVuZE5vdGU+PENpdGU+PEF1dGhvcj5DYXJyYXNxdWlsbG88L0F1dGhvcj48WWVhcj4yMDE1PC9Z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</w:fldData>
        </w:fldChar>
      </w:r>
      <w:r w:rsidR="00A07B3D">
        <w:rPr>
          <w:color w:val="000000" w:themeColor="text1"/>
        </w:rPr>
        <w:instrText xml:space="preserve"> ADDIN EN.CITE.DATA </w:instrText>
      </w:r>
      <w:r w:rsidR="00A07B3D">
        <w:rPr>
          <w:color w:val="000000" w:themeColor="text1"/>
        </w:rPr>
      </w:r>
      <w:r w:rsidR="00A07B3D">
        <w:rPr>
          <w:color w:val="000000" w:themeColor="text1"/>
        </w:rPr>
        <w:fldChar w:fldCharType="end"/>
      </w:r>
      <w:r w:rsidR="00B001C1" w:rsidRPr="002A0AF7">
        <w:rPr>
          <w:color w:val="000000" w:themeColor="text1"/>
        </w:rPr>
      </w:r>
      <w:r w:rsidR="00B001C1" w:rsidRPr="002A0AF7">
        <w:rPr>
          <w:color w:val="000000" w:themeColor="text1"/>
        </w:rPr>
        <w:fldChar w:fldCharType="separate"/>
      </w:r>
      <w:r w:rsidR="00A07B3D">
        <w:rPr>
          <w:noProof/>
          <w:color w:val="000000" w:themeColor="text1"/>
        </w:rPr>
        <w:t>(</w:t>
      </w:r>
      <w:hyperlink w:anchor="_ENREF_13" w:tooltip="Adams, 2015 #386" w:history="1">
        <w:r w:rsidR="00A07B3D">
          <w:rPr>
            <w:noProof/>
            <w:color w:val="000000" w:themeColor="text1"/>
          </w:rPr>
          <w:t>13</w:t>
        </w:r>
      </w:hyperlink>
      <w:r w:rsidR="00A07B3D">
        <w:rPr>
          <w:noProof/>
          <w:color w:val="000000" w:themeColor="text1"/>
        </w:rPr>
        <w:t xml:space="preserve">, </w:t>
      </w:r>
      <w:hyperlink w:anchor="_ENREF_38" w:tooltip="Carrasquillo, 2015 #610" w:history="1">
        <w:r w:rsidR="00A07B3D">
          <w:rPr>
            <w:noProof/>
            <w:color w:val="000000" w:themeColor="text1"/>
          </w:rPr>
          <w:t>38-40</w:t>
        </w:r>
      </w:hyperlink>
      <w:r w:rsidR="00A07B3D">
        <w:rPr>
          <w:noProof/>
          <w:color w:val="000000" w:themeColor="text1"/>
        </w:rPr>
        <w:t>)</w:t>
      </w:r>
      <w:r w:rsidR="00B001C1" w:rsidRPr="002A0AF7">
        <w:rPr>
          <w:color w:val="000000" w:themeColor="text1"/>
        </w:rPr>
        <w:fldChar w:fldCharType="end"/>
      </w:r>
      <w:r w:rsidR="00B001C1" w:rsidRPr="002A0AF7">
        <w:rPr>
          <w:color w:val="000000" w:themeColor="text1"/>
        </w:rPr>
        <w:t xml:space="preserve">, with one </w:t>
      </w:r>
      <w:r w:rsidR="00776EBA" w:rsidRPr="002A0AF7">
        <w:rPr>
          <w:color w:val="000000" w:themeColor="text1"/>
        </w:rPr>
        <w:t xml:space="preserve">study </w:t>
      </w:r>
      <w:r w:rsidR="00B94BD2">
        <w:rPr>
          <w:color w:val="000000" w:themeColor="text1"/>
        </w:rPr>
        <w:t>concluding</w:t>
      </w:r>
      <w:r w:rsidR="00B001C1" w:rsidRPr="002A0AF7">
        <w:rPr>
          <w:color w:val="000000" w:themeColor="text1"/>
        </w:rPr>
        <w:t xml:space="preserve"> that carrying 6 or more o</w:t>
      </w:r>
      <w:r w:rsidR="00B94BD2">
        <w:rPr>
          <w:color w:val="000000" w:themeColor="text1"/>
        </w:rPr>
        <w:t>f</w:t>
      </w:r>
      <w:r w:rsidR="00B001C1" w:rsidRPr="002A0AF7">
        <w:rPr>
          <w:color w:val="000000" w:themeColor="text1"/>
        </w:rPr>
        <w:t xml:space="preserve"> the non-</w:t>
      </w:r>
      <w:r w:rsidR="00B001C1" w:rsidRPr="002A0AF7">
        <w:rPr>
          <w:i/>
          <w:color w:val="000000" w:themeColor="text1"/>
        </w:rPr>
        <w:t>APOE</w:t>
      </w:r>
      <w:r w:rsidR="00B001C1" w:rsidRPr="002A0AF7">
        <w:rPr>
          <w:color w:val="000000" w:themeColor="text1"/>
        </w:rPr>
        <w:t xml:space="preserve"> LOAD risk alleles </w:t>
      </w:r>
      <w:r w:rsidR="00B94BD2">
        <w:rPr>
          <w:color w:val="000000" w:themeColor="text1"/>
        </w:rPr>
        <w:t>rapidly increases</w:t>
      </w:r>
      <w:r w:rsidR="00B001C1" w:rsidRPr="002A0AF7">
        <w:rPr>
          <w:color w:val="000000" w:themeColor="text1"/>
        </w:rPr>
        <w:t xml:space="preserve"> conversion from </w:t>
      </w:r>
      <w:r w:rsidR="00B001C1">
        <w:t xml:space="preserve">MCI to LOAD </w:t>
      </w:r>
      <w:r w:rsidR="00B001C1">
        <w:fldChar w:fldCharType="begin">
          <w:fldData xml:space="preserve">PEVuZE5vdGU+PENpdGU+PEF1dGhvcj5Sb2RyaWd1ZXotUm9kcmlndWV6PC9BdXRob3I+PFllYXI+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</w:fldData>
        </w:fldChar>
      </w:r>
      <w:r w:rsidR="00A07B3D">
        <w:instrText xml:space="preserve"> ADDIN EN.CITE </w:instrText>
      </w:r>
      <w:r w:rsidR="00A07B3D">
        <w:fldChar w:fldCharType="begin">
          <w:fldData xml:space="preserve">PEVuZE5vdGU+PENpdGU+PEF1dGhvcj5Sb2RyaWd1ZXotUm9kcmlndWV6PC9BdXRob3I+PFllYXI+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</w:fldData>
        </w:fldChar>
      </w:r>
      <w:r w:rsidR="00A07B3D">
        <w:instrText xml:space="preserve"> ADDIN EN.CITE.DATA </w:instrText>
      </w:r>
      <w:r w:rsidR="00A07B3D">
        <w:fldChar w:fldCharType="end"/>
      </w:r>
      <w:r w:rsidR="00B001C1">
        <w:fldChar w:fldCharType="separate"/>
      </w:r>
      <w:r w:rsidR="00516CCF">
        <w:rPr>
          <w:noProof/>
        </w:rPr>
        <w:t>(</w:t>
      </w:r>
      <w:hyperlink w:anchor="_ENREF_14" w:tooltip="Rodriguez-Rodriguez, 2013 #382" w:history="1">
        <w:r w:rsidR="00A07B3D">
          <w:rPr>
            <w:noProof/>
          </w:rPr>
          <w:t>14</w:t>
        </w:r>
      </w:hyperlink>
      <w:r w:rsidR="00516CCF">
        <w:rPr>
          <w:noProof/>
        </w:rPr>
        <w:t>)</w:t>
      </w:r>
      <w:r w:rsidR="00B001C1">
        <w:fldChar w:fldCharType="end"/>
      </w:r>
      <w:r w:rsidR="00B001C1">
        <w:t>.</w:t>
      </w:r>
    </w:p>
    <w:p w14:paraId="645BC43C" w14:textId="18E6A7E5" w:rsidR="00642229" w:rsidRPr="002A0AF7" w:rsidRDefault="0058766F">
      <w:pPr>
        <w:rPr>
          <w:rFonts w:cstheme="minorHAnsi"/>
          <w:color w:val="000000" w:themeColor="text1"/>
        </w:rPr>
      </w:pPr>
      <w:r w:rsidRPr="002A0AF7">
        <w:rPr>
          <w:color w:val="000000" w:themeColor="text1"/>
        </w:rPr>
        <w:t>The resulting</w:t>
      </w:r>
      <w:r w:rsidR="00DF087F" w:rsidRPr="002A0AF7">
        <w:rPr>
          <w:color w:val="000000" w:themeColor="text1"/>
        </w:rPr>
        <w:t xml:space="preserve"> </w:t>
      </w:r>
      <w:r w:rsidRPr="002A0AF7">
        <w:rPr>
          <w:color w:val="000000" w:themeColor="text1"/>
        </w:rPr>
        <w:t>risk model</w:t>
      </w:r>
      <w:r w:rsidR="00C57613">
        <w:rPr>
          <w:color w:val="000000" w:themeColor="text1"/>
        </w:rPr>
        <w:t xml:space="preserve">, incorporating the </w:t>
      </w:r>
      <w:r w:rsidR="00C57613" w:rsidRPr="00C57613">
        <w:rPr>
          <w:i/>
          <w:color w:val="000000" w:themeColor="text1"/>
        </w:rPr>
        <w:t>APOE</w:t>
      </w:r>
      <w:r w:rsidR="00C57613">
        <w:rPr>
          <w:color w:val="000000" w:themeColor="text1"/>
        </w:rPr>
        <w:t xml:space="preserve"> SNPs, 165 non-</w:t>
      </w:r>
      <w:r w:rsidR="00C57613" w:rsidRPr="00C57613">
        <w:rPr>
          <w:i/>
          <w:color w:val="000000" w:themeColor="text1"/>
        </w:rPr>
        <w:t>APOE</w:t>
      </w:r>
      <w:r w:rsidR="00C57613">
        <w:rPr>
          <w:color w:val="000000" w:themeColor="text1"/>
        </w:rPr>
        <w:t xml:space="preserve"> SNPs, gender and age</w:t>
      </w:r>
      <w:r w:rsidRPr="002A0AF7">
        <w:rPr>
          <w:color w:val="000000" w:themeColor="text1"/>
        </w:rPr>
        <w:t xml:space="preserve"> successfully predict</w:t>
      </w:r>
      <w:r w:rsidR="008A2BA8" w:rsidRPr="002A0AF7">
        <w:rPr>
          <w:color w:val="000000" w:themeColor="text1"/>
        </w:rPr>
        <w:t>ed</w:t>
      </w:r>
      <w:r w:rsidRPr="002A0AF7">
        <w:rPr>
          <w:color w:val="000000" w:themeColor="text1"/>
        </w:rPr>
        <w:t xml:space="preserve"> LOAD cases from controls </w:t>
      </w:r>
      <w:r w:rsidR="00C57613">
        <w:rPr>
          <w:color w:val="000000" w:themeColor="text1"/>
        </w:rPr>
        <w:t>with</w:t>
      </w:r>
      <w:r w:rsidR="00DF087F" w:rsidRPr="002A0AF7">
        <w:rPr>
          <w:color w:val="000000" w:themeColor="text1"/>
        </w:rPr>
        <w:t xml:space="preserve"> </w:t>
      </w:r>
      <w:r w:rsidR="001B0518" w:rsidRPr="002A0AF7">
        <w:rPr>
          <w:color w:val="000000" w:themeColor="text1"/>
        </w:rPr>
        <w:t>82.5</w:t>
      </w:r>
      <w:r w:rsidR="00DF087F" w:rsidRPr="002A0AF7">
        <w:rPr>
          <w:color w:val="000000" w:themeColor="text1"/>
        </w:rPr>
        <w:t>%</w:t>
      </w:r>
      <w:r w:rsidR="00E22B23" w:rsidRPr="002A0AF7">
        <w:rPr>
          <w:color w:val="000000" w:themeColor="text1"/>
        </w:rPr>
        <w:t xml:space="preserve"> </w:t>
      </w:r>
      <w:r w:rsidR="00C57613">
        <w:rPr>
          <w:color w:val="000000" w:themeColor="text1"/>
        </w:rPr>
        <w:t>accuracy which is a similar value to pr</w:t>
      </w:r>
      <w:r w:rsidR="00A1523D" w:rsidRPr="002A0AF7">
        <w:rPr>
          <w:rFonts w:cstheme="minorHAnsi"/>
          <w:color w:val="000000" w:themeColor="text1"/>
        </w:rPr>
        <w:t xml:space="preserve">evious studies </w:t>
      </w:r>
      <w:r w:rsidR="00E43821" w:rsidRPr="002A0AF7">
        <w:rPr>
          <w:rFonts w:cstheme="minorHAnsi"/>
          <w:color w:val="000000" w:themeColor="text1"/>
        </w:rPr>
        <w:fldChar w:fldCharType="begin">
          <w:fldData xml:space="preserve">PEVuZE5vdGU+PENpdGU+PEF1dGhvcj5Fc2NvdHQtUHJpY2U8L0F1dGhvcj48WWVhcj4yMDE3PC9Z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</w:fldData>
        </w:fldChar>
      </w:r>
      <w:r w:rsidR="00A07B3D">
        <w:rPr>
          <w:rFonts w:cstheme="minorHAnsi"/>
          <w:color w:val="000000" w:themeColor="text1"/>
        </w:rPr>
        <w:instrText xml:space="preserve"> ADDIN EN.CITE </w:instrText>
      </w:r>
      <w:r w:rsidR="00A07B3D">
        <w:rPr>
          <w:rFonts w:cstheme="minorHAnsi"/>
          <w:color w:val="000000" w:themeColor="text1"/>
        </w:rPr>
        <w:fldChar w:fldCharType="begin">
          <w:fldData xml:space="preserve">PEVuZE5vdGU+PENpdGU+PEF1dGhvcj5Fc2NvdHQtUHJpY2U8L0F1dGhvcj48WWVhcj4yMDE3PC9Z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</w:fldData>
        </w:fldChar>
      </w:r>
      <w:r w:rsidR="00A07B3D">
        <w:rPr>
          <w:rFonts w:cstheme="minorHAnsi"/>
          <w:color w:val="000000" w:themeColor="text1"/>
        </w:rPr>
        <w:instrText xml:space="preserve"> ADDIN EN.CITE.DATA </w:instrText>
      </w:r>
      <w:r w:rsidR="00A07B3D">
        <w:rPr>
          <w:rFonts w:cstheme="minorHAnsi"/>
          <w:color w:val="000000" w:themeColor="text1"/>
        </w:rPr>
      </w:r>
      <w:r w:rsidR="00A07B3D">
        <w:rPr>
          <w:rFonts w:cstheme="minorHAnsi"/>
          <w:color w:val="000000" w:themeColor="text1"/>
        </w:rPr>
        <w:fldChar w:fldCharType="end"/>
      </w:r>
      <w:r w:rsidR="00E43821" w:rsidRPr="002A0AF7">
        <w:rPr>
          <w:rFonts w:cstheme="minorHAnsi"/>
          <w:color w:val="000000" w:themeColor="text1"/>
        </w:rPr>
      </w:r>
      <w:r w:rsidR="00E43821" w:rsidRPr="002A0AF7">
        <w:rPr>
          <w:rFonts w:cstheme="minorHAnsi"/>
          <w:color w:val="000000" w:themeColor="text1"/>
        </w:rPr>
        <w:fldChar w:fldCharType="separate"/>
      </w:r>
      <w:r w:rsidR="00516CCF">
        <w:rPr>
          <w:rFonts w:cstheme="minorHAnsi"/>
          <w:noProof/>
          <w:color w:val="000000" w:themeColor="text1"/>
        </w:rPr>
        <w:t>(</w:t>
      </w:r>
      <w:hyperlink w:anchor="_ENREF_21" w:tooltip="Escott-Price, 2015 #406" w:history="1">
        <w:r w:rsidR="00A07B3D">
          <w:rPr>
            <w:rFonts w:cstheme="minorHAnsi"/>
            <w:noProof/>
            <w:color w:val="000000" w:themeColor="text1"/>
          </w:rPr>
          <w:t>21-23</w:t>
        </w:r>
      </w:hyperlink>
      <w:r w:rsidR="00516CCF">
        <w:rPr>
          <w:rFonts w:cstheme="minorHAnsi"/>
          <w:noProof/>
          <w:color w:val="000000" w:themeColor="text1"/>
        </w:rPr>
        <w:t xml:space="preserve">, </w:t>
      </w:r>
      <w:hyperlink w:anchor="_ENREF_25" w:tooltip="Logue, 2018 #607" w:history="1">
        <w:r w:rsidR="00A07B3D">
          <w:rPr>
            <w:rFonts w:cstheme="minorHAnsi"/>
            <w:noProof/>
            <w:color w:val="000000" w:themeColor="text1"/>
          </w:rPr>
          <w:t>25</w:t>
        </w:r>
      </w:hyperlink>
      <w:r w:rsidR="00516CCF">
        <w:rPr>
          <w:rFonts w:cstheme="minorHAnsi"/>
          <w:noProof/>
          <w:color w:val="000000" w:themeColor="text1"/>
        </w:rPr>
        <w:t>)</w:t>
      </w:r>
      <w:r w:rsidR="00E43821" w:rsidRPr="002A0AF7">
        <w:rPr>
          <w:rFonts w:cstheme="minorHAnsi"/>
          <w:color w:val="000000" w:themeColor="text1"/>
        </w:rPr>
        <w:fldChar w:fldCharType="end"/>
      </w:r>
      <w:r w:rsidR="00E43821" w:rsidRPr="002A0AF7">
        <w:rPr>
          <w:rFonts w:cstheme="minorHAnsi"/>
          <w:color w:val="000000" w:themeColor="text1"/>
        </w:rPr>
        <w:t>.</w:t>
      </w:r>
    </w:p>
    <w:p w14:paraId="5A01AE88" w14:textId="2B1E60D1" w:rsidR="00292754" w:rsidRPr="00764CDB" w:rsidRDefault="00A1523D" w:rsidP="00C64140">
      <w:r w:rsidRPr="002A0AF7">
        <w:rPr>
          <w:color w:val="000000" w:themeColor="text1"/>
        </w:rPr>
        <w:t>As observ</w:t>
      </w:r>
      <w:r w:rsidR="00C64140" w:rsidRPr="002A0AF7">
        <w:rPr>
          <w:color w:val="000000" w:themeColor="text1"/>
        </w:rPr>
        <w:t xml:space="preserve">ed </w:t>
      </w:r>
      <w:r w:rsidR="003E4771" w:rsidRPr="002A0AF7">
        <w:rPr>
          <w:color w:val="000000" w:themeColor="text1"/>
        </w:rPr>
        <w:t xml:space="preserve">in </w:t>
      </w:r>
      <w:r w:rsidR="00292754" w:rsidRPr="002A0AF7">
        <w:rPr>
          <w:color w:val="000000" w:themeColor="text1"/>
        </w:rPr>
        <w:t>previous</w:t>
      </w:r>
      <w:r w:rsidR="003E4771" w:rsidRPr="002A0AF7">
        <w:rPr>
          <w:color w:val="000000" w:themeColor="text1"/>
        </w:rPr>
        <w:t xml:space="preserve"> </w:t>
      </w:r>
      <w:r w:rsidR="003E4771" w:rsidRPr="00764CDB">
        <w:t>PRS analyse</w:t>
      </w:r>
      <w:r w:rsidR="00C64140" w:rsidRPr="00764CDB">
        <w:t>s</w:t>
      </w:r>
      <w:r w:rsidR="00292754" w:rsidRPr="00764CDB">
        <w:t xml:space="preserve"> </w:t>
      </w:r>
      <w:r w:rsidR="00292754" w:rsidRPr="00764CDB">
        <w:fldChar w:fldCharType="begin">
          <w:fldData xml:space="preserve">PEVuZE5vdGU+PENpdGU+PEF1dGhvcj5DaGF1ZGh1cnk8L0F1dGhvcj48WWVhcj4yMDE4PC9ZZWFy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</w:fldData>
        </w:fldChar>
      </w:r>
      <w:r w:rsidR="00A07B3D">
        <w:instrText xml:space="preserve"> ADDIN EN.CITE </w:instrText>
      </w:r>
      <w:r w:rsidR="00A07B3D">
        <w:fldChar w:fldCharType="begin">
          <w:fldData xml:space="preserve">PEVuZE5vdGU+PENpdGU+PEF1dGhvcj5DaGF1ZGh1cnk8L0F1dGhvcj48WWVhcj4yMDE4PC9ZZWFy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</w:fldData>
        </w:fldChar>
      </w:r>
      <w:r w:rsidR="00A07B3D">
        <w:instrText xml:space="preserve"> ADDIN EN.CITE.DATA </w:instrText>
      </w:r>
      <w:r w:rsidR="00A07B3D">
        <w:fldChar w:fldCharType="end"/>
      </w:r>
      <w:r w:rsidR="00292754" w:rsidRPr="00764CDB">
        <w:fldChar w:fldCharType="separate"/>
      </w:r>
      <w:r w:rsidR="00A07B3D">
        <w:rPr>
          <w:noProof/>
        </w:rPr>
        <w:t>(</w:t>
      </w:r>
      <w:hyperlink w:anchor="_ENREF_41" w:tooltip="Chaudhury, 2018 #469" w:history="1">
        <w:r w:rsidR="00A07B3D">
          <w:rPr>
            <w:noProof/>
          </w:rPr>
          <w:t>41</w:t>
        </w:r>
      </w:hyperlink>
      <w:r w:rsidR="00A07B3D">
        <w:rPr>
          <w:noProof/>
        </w:rPr>
        <w:t>)</w:t>
      </w:r>
      <w:r w:rsidR="00292754" w:rsidRPr="00764CDB">
        <w:fldChar w:fldCharType="end"/>
      </w:r>
      <w:r w:rsidR="00C64140" w:rsidRPr="00764CDB">
        <w:t xml:space="preserve"> there </w:t>
      </w:r>
      <w:r w:rsidR="00292754" w:rsidRPr="00764CDB">
        <w:t xml:space="preserve">are a number of controls with high </w:t>
      </w:r>
      <w:r w:rsidR="000B2BEE" w:rsidRPr="00764CDB">
        <w:t>risk</w:t>
      </w:r>
      <w:r w:rsidR="00C57613">
        <w:t xml:space="preserve"> scores</w:t>
      </w:r>
      <w:r w:rsidR="00292754" w:rsidRPr="00764CDB">
        <w:t xml:space="preserve"> and </w:t>
      </w:r>
      <w:r w:rsidR="00C64140" w:rsidRPr="00764CDB">
        <w:t xml:space="preserve">cases of LOAD individuals with a low </w:t>
      </w:r>
      <w:r w:rsidR="000B2BEE" w:rsidRPr="00764CDB">
        <w:t>risk</w:t>
      </w:r>
      <w:r w:rsidR="00C57613">
        <w:t xml:space="preserve"> scores</w:t>
      </w:r>
      <w:r w:rsidR="00C64140" w:rsidRPr="00764CDB">
        <w:t xml:space="preserve"> (Figure </w:t>
      </w:r>
      <w:r w:rsidR="00C57613">
        <w:t>2</w:t>
      </w:r>
      <w:r w:rsidR="00C64140" w:rsidRPr="00764CDB">
        <w:t>).</w:t>
      </w:r>
      <w:r w:rsidR="00DA638C" w:rsidRPr="00764CDB">
        <w:t xml:space="preserve"> </w:t>
      </w:r>
      <w:r w:rsidR="00C64140" w:rsidRPr="00764CDB">
        <w:t xml:space="preserve">It is possible that in these </w:t>
      </w:r>
      <w:r w:rsidR="008E084C" w:rsidRPr="00764CDB">
        <w:t>individuals,</w:t>
      </w:r>
      <w:r w:rsidR="00C64140" w:rsidRPr="00764CDB">
        <w:t xml:space="preserve"> lifestyle and environmental factors could be determining the disease presence independent of</w:t>
      </w:r>
      <w:r w:rsidR="00292754" w:rsidRPr="00764CDB">
        <w:t>,</w:t>
      </w:r>
      <w:r w:rsidR="00C64140" w:rsidRPr="00764CDB">
        <w:t xml:space="preserve"> or interacting with</w:t>
      </w:r>
      <w:r w:rsidR="00292754" w:rsidRPr="00764CDB">
        <w:t xml:space="preserve"> </w:t>
      </w:r>
      <w:r w:rsidR="00C64140" w:rsidRPr="00764CDB">
        <w:t xml:space="preserve">genetic </w:t>
      </w:r>
      <w:r w:rsidR="008E084C" w:rsidRPr="00764CDB">
        <w:t>factors</w:t>
      </w:r>
      <w:r w:rsidR="00C64140" w:rsidRPr="00764CDB">
        <w:t xml:space="preserve">. </w:t>
      </w:r>
      <w:r w:rsidR="00292754" w:rsidRPr="00764CDB">
        <w:t>Controls with higher PRS might represent individuals who would have developed disease had they lived longer</w:t>
      </w:r>
      <w:r w:rsidR="00C57613">
        <w:t xml:space="preserve"> as t</w:t>
      </w:r>
      <w:r w:rsidR="00764CDB">
        <w:t>he</w:t>
      </w:r>
      <w:r w:rsidR="000B2BEE" w:rsidRPr="00764CDB">
        <w:t xml:space="preserve"> average age at death of controls in the highest decile was</w:t>
      </w:r>
      <w:r w:rsidR="00764CDB">
        <w:t xml:space="preserve"> </w:t>
      </w:r>
      <w:r w:rsidR="003A6AD5" w:rsidRPr="003407E1">
        <w:t xml:space="preserve">significantly </w:t>
      </w:r>
      <w:r w:rsidR="00764CDB" w:rsidRPr="003407E1">
        <w:t>lower</w:t>
      </w:r>
      <w:r w:rsidR="000B2BEE" w:rsidRPr="003407E1">
        <w:t xml:space="preserve"> </w:t>
      </w:r>
      <w:r w:rsidR="00764CDB" w:rsidRPr="003407E1">
        <w:t>(</w:t>
      </w:r>
      <w:r w:rsidR="000B2BEE" w:rsidRPr="003407E1">
        <w:t>73.5</w:t>
      </w:r>
      <w:r w:rsidR="003A6AD5" w:rsidRPr="003407E1">
        <w:rPr>
          <w:rFonts w:cstheme="minorHAnsi"/>
        </w:rPr>
        <w:t>±</w:t>
      </w:r>
      <w:r w:rsidR="003A6AD5" w:rsidRPr="003407E1">
        <w:t xml:space="preserve">7.8 </w:t>
      </w:r>
      <w:r w:rsidR="00764CDB" w:rsidRPr="003407E1">
        <w:t>years)</w:t>
      </w:r>
      <w:r w:rsidR="000B2BEE" w:rsidRPr="003407E1">
        <w:t xml:space="preserve"> </w:t>
      </w:r>
      <w:r w:rsidR="00764CDB" w:rsidRPr="003407E1">
        <w:t xml:space="preserve">compared with the lowest decile </w:t>
      </w:r>
      <w:r w:rsidR="003A6AD5" w:rsidRPr="003407E1">
        <w:t>(86.3</w:t>
      </w:r>
      <w:r w:rsidR="003A6AD5" w:rsidRPr="003407E1">
        <w:rPr>
          <w:rFonts w:cstheme="minorHAnsi"/>
        </w:rPr>
        <w:t>±</w:t>
      </w:r>
      <w:r w:rsidR="003A6AD5" w:rsidRPr="003407E1">
        <w:t>5.0</w:t>
      </w:r>
      <w:r w:rsidR="00764CDB" w:rsidRPr="003407E1">
        <w:t xml:space="preserve"> years</w:t>
      </w:r>
      <w:r w:rsidR="003A6AD5" w:rsidRPr="003407E1">
        <w:t>; p=0.032</w:t>
      </w:r>
      <w:r w:rsidR="00764CDB" w:rsidRPr="003407E1">
        <w:t>).</w:t>
      </w:r>
      <w:r w:rsidR="00C57613">
        <w:t xml:space="preserve"> It is also</w:t>
      </w:r>
      <w:r w:rsidR="00C57613" w:rsidRPr="00764CDB">
        <w:t xml:space="preserve"> possibl</w:t>
      </w:r>
      <w:r w:rsidR="00C57613">
        <w:t>e that these individuals harbour</w:t>
      </w:r>
      <w:r w:rsidR="00C57613" w:rsidRPr="00764CDB">
        <w:t xml:space="preserve"> unknown protective factors which may reduce disease risk</w:t>
      </w:r>
      <w:r w:rsidR="00C57613">
        <w:t xml:space="preserve">. </w:t>
      </w:r>
    </w:p>
    <w:p w14:paraId="6452527A" w14:textId="2F8B8437" w:rsidR="008E084C" w:rsidRDefault="00C64140" w:rsidP="00C64140">
      <w:r w:rsidRPr="00764CDB">
        <w:t xml:space="preserve">Further study </w:t>
      </w:r>
      <w:r w:rsidRPr="002A0AF7">
        <w:rPr>
          <w:color w:val="000000" w:themeColor="text1"/>
        </w:rPr>
        <w:t>highlighted</w:t>
      </w:r>
      <w:r w:rsidR="00FF6DA7" w:rsidRPr="002A0AF7">
        <w:rPr>
          <w:color w:val="000000" w:themeColor="text1"/>
        </w:rPr>
        <w:t xml:space="preserve"> significantly</w:t>
      </w:r>
      <w:r w:rsidRPr="002A0AF7">
        <w:rPr>
          <w:color w:val="000000" w:themeColor="text1"/>
        </w:rPr>
        <w:t xml:space="preserve"> later age at death in LOAD cases with the lowest risk compared to LOAD cases with the greatest risk (av</w:t>
      </w:r>
      <w:r w:rsidR="00DB26F2">
        <w:rPr>
          <w:color w:val="000000" w:themeColor="text1"/>
        </w:rPr>
        <w:t>erage age at death of LOAD</w:t>
      </w:r>
      <w:r w:rsidRPr="002A0AF7">
        <w:rPr>
          <w:color w:val="000000" w:themeColor="text1"/>
        </w:rPr>
        <w:t xml:space="preserve"> in decile 1=95.0</w:t>
      </w:r>
      <w:r w:rsidR="003A6AD5" w:rsidRPr="002A0AF7">
        <w:rPr>
          <w:rFonts w:cstheme="minorHAnsi"/>
          <w:color w:val="000000" w:themeColor="text1"/>
        </w:rPr>
        <w:t>±</w:t>
      </w:r>
      <w:r w:rsidR="003A6AD5" w:rsidRPr="002A0AF7">
        <w:rPr>
          <w:color w:val="000000" w:themeColor="text1"/>
        </w:rPr>
        <w:t>11.3</w:t>
      </w:r>
      <w:r w:rsidRPr="002A0AF7">
        <w:rPr>
          <w:color w:val="000000" w:themeColor="text1"/>
        </w:rPr>
        <w:t>; average age at death of LOAD in decile 10=81.1</w:t>
      </w:r>
      <w:r w:rsidR="003A6AD5" w:rsidRPr="002A0AF7">
        <w:rPr>
          <w:rFonts w:cstheme="minorHAnsi"/>
          <w:color w:val="000000" w:themeColor="text1"/>
        </w:rPr>
        <w:t>±</w:t>
      </w:r>
      <w:r w:rsidR="003A6AD5" w:rsidRPr="002A0AF7">
        <w:rPr>
          <w:color w:val="000000" w:themeColor="text1"/>
        </w:rPr>
        <w:t>6.4</w:t>
      </w:r>
      <w:r w:rsidR="00FF6DA7" w:rsidRPr="002A0AF7">
        <w:rPr>
          <w:color w:val="000000" w:themeColor="text1"/>
        </w:rPr>
        <w:t>; p=0.007</w:t>
      </w:r>
      <w:r w:rsidRPr="002A0AF7">
        <w:rPr>
          <w:color w:val="000000" w:themeColor="text1"/>
        </w:rPr>
        <w:t>); this aligns with previous studies identifying later age at onset in cases with low PRS an</w:t>
      </w:r>
      <w:r w:rsidR="00521B30" w:rsidRPr="002A0AF7">
        <w:rPr>
          <w:color w:val="000000" w:themeColor="text1"/>
        </w:rPr>
        <w:t>d increased prevalence with age</w:t>
      </w:r>
      <w:r w:rsidRPr="002A0AF7">
        <w:rPr>
          <w:color w:val="000000" w:themeColor="text1"/>
        </w:rPr>
        <w:t>;</w:t>
      </w:r>
      <w:r w:rsidR="00521B30" w:rsidRPr="002A0AF7">
        <w:rPr>
          <w:color w:val="000000" w:themeColor="text1"/>
        </w:rPr>
        <w:t xml:space="preserve"> </w:t>
      </w:r>
      <w:r w:rsidR="00521B30" w:rsidRPr="002A0AF7">
        <w:rPr>
          <w:color w:val="000000" w:themeColor="text1"/>
        </w:rPr>
        <w:fldChar w:fldCharType="begin">
          <w:fldData xml:space="preserve">PEVuZE5vdGU+PENpdGU+PEF1dGhvcj5UYW48L0F1dGhvcj48WWVhcj4yMDE3PC9ZZWFyPjxSZWNO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</w:fldData>
        </w:fldChar>
      </w:r>
      <w:r w:rsidR="00A07B3D">
        <w:rPr>
          <w:color w:val="000000" w:themeColor="text1"/>
        </w:rPr>
        <w:instrText xml:space="preserve"> ADDIN EN.CITE </w:instrText>
      </w:r>
      <w:r w:rsidR="00A07B3D">
        <w:rPr>
          <w:color w:val="000000" w:themeColor="text1"/>
        </w:rPr>
        <w:fldChar w:fldCharType="begin">
          <w:fldData xml:space="preserve">PEVuZE5vdGU+PENpdGU+PEF1dGhvcj5UYW48L0F1dGhvcj48WWVhcj4yMDE3PC9ZZWFyPjxSZWNO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</w:fldData>
        </w:fldChar>
      </w:r>
      <w:r w:rsidR="00A07B3D">
        <w:rPr>
          <w:color w:val="000000" w:themeColor="text1"/>
        </w:rPr>
        <w:instrText xml:space="preserve"> ADDIN EN.CITE.DATA </w:instrText>
      </w:r>
      <w:r w:rsidR="00A07B3D">
        <w:rPr>
          <w:color w:val="000000" w:themeColor="text1"/>
        </w:rPr>
      </w:r>
      <w:r w:rsidR="00A07B3D">
        <w:rPr>
          <w:color w:val="000000" w:themeColor="text1"/>
        </w:rPr>
        <w:fldChar w:fldCharType="end"/>
      </w:r>
      <w:r w:rsidR="00521B30" w:rsidRPr="002A0AF7">
        <w:rPr>
          <w:color w:val="000000" w:themeColor="text1"/>
        </w:rPr>
      </w:r>
      <w:r w:rsidR="00521B30" w:rsidRPr="002A0AF7">
        <w:rPr>
          <w:color w:val="000000" w:themeColor="text1"/>
        </w:rPr>
        <w:fldChar w:fldCharType="separate"/>
      </w:r>
      <w:r w:rsidR="00A07B3D">
        <w:rPr>
          <w:noProof/>
          <w:color w:val="000000" w:themeColor="text1"/>
        </w:rPr>
        <w:t>(</w:t>
      </w:r>
      <w:hyperlink w:anchor="_ENREF_42" w:tooltip="Tan, 2017 #636" w:history="1">
        <w:r w:rsidR="00A07B3D">
          <w:rPr>
            <w:noProof/>
            <w:color w:val="000000" w:themeColor="text1"/>
          </w:rPr>
          <w:t>42</w:t>
        </w:r>
      </w:hyperlink>
      <w:r w:rsidR="00A07B3D">
        <w:rPr>
          <w:noProof/>
          <w:color w:val="000000" w:themeColor="text1"/>
        </w:rPr>
        <w:t xml:space="preserve">, </w:t>
      </w:r>
      <w:hyperlink w:anchor="_ENREF_43" w:tooltip="Tosto, 2017 #637" w:history="1">
        <w:r w:rsidR="00A07B3D">
          <w:rPr>
            <w:noProof/>
            <w:color w:val="000000" w:themeColor="text1"/>
          </w:rPr>
          <w:t>43</w:t>
        </w:r>
      </w:hyperlink>
      <w:r w:rsidR="00A07B3D">
        <w:rPr>
          <w:noProof/>
          <w:color w:val="000000" w:themeColor="text1"/>
        </w:rPr>
        <w:t>)</w:t>
      </w:r>
      <w:r w:rsidR="00521B30" w:rsidRPr="002A0AF7">
        <w:rPr>
          <w:color w:val="000000" w:themeColor="text1"/>
        </w:rPr>
        <w:fldChar w:fldCharType="end"/>
      </w:r>
      <w:r w:rsidRPr="002A0AF7">
        <w:rPr>
          <w:color w:val="000000" w:themeColor="text1"/>
        </w:rPr>
        <w:t xml:space="preserve">. </w:t>
      </w:r>
      <w:r w:rsidR="00292754" w:rsidRPr="002A0AF7">
        <w:rPr>
          <w:color w:val="000000" w:themeColor="text1"/>
        </w:rPr>
        <w:t xml:space="preserve">This could indicate that genetic load is associated with onset </w:t>
      </w:r>
      <w:r w:rsidR="00A1523D" w:rsidRPr="002A0AF7">
        <w:rPr>
          <w:color w:val="000000" w:themeColor="text1"/>
        </w:rPr>
        <w:t>and/</w:t>
      </w:r>
      <w:r w:rsidR="00292754" w:rsidRPr="002A0AF7">
        <w:rPr>
          <w:color w:val="000000" w:themeColor="text1"/>
        </w:rPr>
        <w:t>or severity of disease.</w:t>
      </w:r>
    </w:p>
    <w:p w14:paraId="5D2EC0EC" w14:textId="6187B1AB" w:rsidR="00194BAD" w:rsidRPr="009A6C9F" w:rsidRDefault="00202B72" w:rsidP="00194BAD">
      <w:pPr>
        <w:rPr>
          <w:strike/>
          <w:color w:val="FF0000"/>
        </w:rPr>
      </w:pPr>
      <w:r w:rsidRPr="002A0AF7">
        <w:rPr>
          <w:color w:val="000000" w:themeColor="text1"/>
        </w:rPr>
        <w:t xml:space="preserve">Predictive ability for LOAD </w:t>
      </w:r>
      <w:r w:rsidR="0076191C" w:rsidRPr="002A0AF7">
        <w:rPr>
          <w:color w:val="000000" w:themeColor="text1"/>
        </w:rPr>
        <w:t>conversion</w:t>
      </w:r>
      <w:r w:rsidR="00C57613">
        <w:rPr>
          <w:color w:val="000000" w:themeColor="text1"/>
        </w:rPr>
        <w:t xml:space="preserve"> from MCI</w:t>
      </w:r>
      <w:r w:rsidR="0076191C" w:rsidRPr="002A0AF7">
        <w:rPr>
          <w:color w:val="000000" w:themeColor="text1"/>
        </w:rPr>
        <w:t xml:space="preserve"> </w:t>
      </w:r>
      <w:r w:rsidR="00292754" w:rsidRPr="002A0AF7">
        <w:rPr>
          <w:color w:val="000000" w:themeColor="text1"/>
        </w:rPr>
        <w:t>(6</w:t>
      </w:r>
      <w:r w:rsidR="00FC5880">
        <w:rPr>
          <w:color w:val="000000" w:themeColor="text1"/>
        </w:rPr>
        <w:t>1</w:t>
      </w:r>
      <w:r w:rsidRPr="002A0AF7">
        <w:rPr>
          <w:color w:val="000000" w:themeColor="text1"/>
        </w:rPr>
        <w:t>.0%) was less than</w:t>
      </w:r>
      <w:r w:rsidR="00292754" w:rsidRPr="002A0AF7">
        <w:rPr>
          <w:color w:val="000000" w:themeColor="text1"/>
        </w:rPr>
        <w:t xml:space="preserve"> between controls and LOAD (82.5</w:t>
      </w:r>
      <w:r w:rsidRPr="002A0AF7">
        <w:rPr>
          <w:color w:val="000000" w:themeColor="text1"/>
        </w:rPr>
        <w:t>%)</w:t>
      </w:r>
      <w:r w:rsidR="00C54299" w:rsidRPr="002A0AF7">
        <w:rPr>
          <w:color w:val="000000" w:themeColor="text1"/>
        </w:rPr>
        <w:t>.</w:t>
      </w:r>
      <w:r w:rsidR="00AB354D" w:rsidRPr="002A0AF7">
        <w:rPr>
          <w:color w:val="000000" w:themeColor="text1"/>
        </w:rPr>
        <w:t xml:space="preserve"> </w:t>
      </w:r>
      <w:r w:rsidR="00194BAD" w:rsidRPr="002A0AF7">
        <w:rPr>
          <w:color w:val="000000" w:themeColor="text1"/>
        </w:rPr>
        <w:t>This lower predictive ability is likely due to the small</w:t>
      </w:r>
      <w:r w:rsidR="009A6C9F" w:rsidRPr="002A0AF7">
        <w:rPr>
          <w:color w:val="000000" w:themeColor="text1"/>
        </w:rPr>
        <w:t>er</w:t>
      </w:r>
      <w:r w:rsidR="00194BAD" w:rsidRPr="002A0AF7">
        <w:rPr>
          <w:color w:val="000000" w:themeColor="text1"/>
        </w:rPr>
        <w:t xml:space="preserve"> sample size of the MCI cohort, furthermore the ICOS cohort is a longitudinal study and ther</w:t>
      </w:r>
      <w:r w:rsidR="009A6C9F" w:rsidRPr="002A0AF7">
        <w:rPr>
          <w:color w:val="000000" w:themeColor="text1"/>
        </w:rPr>
        <w:t>efore unlike the BDR cohort which</w:t>
      </w:r>
      <w:r w:rsidR="00194BAD" w:rsidRPr="002A0AF7">
        <w:rPr>
          <w:color w:val="000000" w:themeColor="text1"/>
        </w:rPr>
        <w:t xml:space="preserve"> </w:t>
      </w:r>
      <w:r w:rsidR="009A6C9F" w:rsidRPr="002A0AF7">
        <w:rPr>
          <w:color w:val="000000" w:themeColor="text1"/>
        </w:rPr>
        <w:t>have the diagnoses</w:t>
      </w:r>
      <w:r w:rsidR="00194BAD" w:rsidRPr="002A0AF7">
        <w:rPr>
          <w:color w:val="000000" w:themeColor="text1"/>
        </w:rPr>
        <w:t xml:space="preserve"> post-mortem</w:t>
      </w:r>
      <w:r w:rsidR="009A6C9F" w:rsidRPr="002A0AF7">
        <w:rPr>
          <w:color w:val="000000" w:themeColor="text1"/>
        </w:rPr>
        <w:t xml:space="preserve"> verified</w:t>
      </w:r>
      <w:r w:rsidR="00194BAD" w:rsidRPr="002A0AF7">
        <w:rPr>
          <w:color w:val="000000" w:themeColor="text1"/>
        </w:rPr>
        <w:t>, the partici</w:t>
      </w:r>
      <w:r w:rsidR="009A6C9F" w:rsidRPr="002A0AF7">
        <w:rPr>
          <w:color w:val="000000" w:themeColor="text1"/>
        </w:rPr>
        <w:t>pants are still</w:t>
      </w:r>
      <w:r w:rsidR="00194BAD" w:rsidRPr="002A0AF7">
        <w:rPr>
          <w:color w:val="000000" w:themeColor="text1"/>
        </w:rPr>
        <w:t xml:space="preserve"> being </w:t>
      </w:r>
      <w:r w:rsidR="009A6C9F" w:rsidRPr="002A0AF7">
        <w:rPr>
          <w:color w:val="000000" w:themeColor="text1"/>
        </w:rPr>
        <w:t xml:space="preserve">clinically and </w:t>
      </w:r>
      <w:r w:rsidR="00194BAD" w:rsidRPr="002A0AF7">
        <w:rPr>
          <w:color w:val="000000" w:themeColor="text1"/>
        </w:rPr>
        <w:t>cognitively assess</w:t>
      </w:r>
      <w:r w:rsidR="00A1523D" w:rsidRPr="002A0AF7">
        <w:rPr>
          <w:color w:val="000000" w:themeColor="text1"/>
        </w:rPr>
        <w:t>ed</w:t>
      </w:r>
      <w:r w:rsidR="00194BAD" w:rsidRPr="002A0AF7">
        <w:rPr>
          <w:color w:val="000000" w:themeColor="text1"/>
        </w:rPr>
        <w:t xml:space="preserve">. </w:t>
      </w:r>
      <w:r w:rsidR="009A6C9F" w:rsidRPr="002A0AF7">
        <w:rPr>
          <w:color w:val="000000" w:themeColor="text1"/>
        </w:rPr>
        <w:t>It is possible that as the study progresses further individuals in this study will convert</w:t>
      </w:r>
      <w:r w:rsidR="00C57613">
        <w:rPr>
          <w:color w:val="000000" w:themeColor="text1"/>
        </w:rPr>
        <w:t xml:space="preserve"> and influence the accuracy of the model</w:t>
      </w:r>
      <w:r w:rsidR="009A6C9F">
        <w:t xml:space="preserve">. </w:t>
      </w:r>
    </w:p>
    <w:p w14:paraId="37DF2971" w14:textId="0DAD14C6" w:rsidR="00D72C0F" w:rsidRPr="002A0AF7" w:rsidRDefault="007E7191" w:rsidP="00D72C0F">
      <w:pPr>
        <w:rPr>
          <w:color w:val="000000" w:themeColor="text1"/>
        </w:rPr>
      </w:pPr>
      <w:r w:rsidRPr="00673E29">
        <w:t xml:space="preserve">The ability of the </w:t>
      </w:r>
      <w:r w:rsidR="00111AD0">
        <w:t>LO</w:t>
      </w:r>
      <w:r w:rsidR="007D001C" w:rsidRPr="00673E29">
        <w:t>AD P</w:t>
      </w:r>
      <w:r w:rsidRPr="00673E29">
        <w:t>RS</w:t>
      </w:r>
      <w:r w:rsidR="00C57613">
        <w:t xml:space="preserve"> model to predict to some degree the conversion of MCI to LOAD, </w:t>
      </w:r>
      <w:r w:rsidR="00C7024B" w:rsidRPr="00673E29">
        <w:t xml:space="preserve">highlights </w:t>
      </w:r>
      <w:r w:rsidR="00C57613">
        <w:t>a possible</w:t>
      </w:r>
      <w:r w:rsidR="00C7024B" w:rsidRPr="00673E29">
        <w:t xml:space="preserve"> genetic basis for c</w:t>
      </w:r>
      <w:r w:rsidR="00C57613">
        <w:t>onversion. Whereas n</w:t>
      </w:r>
      <w:r w:rsidRPr="00673E29">
        <w:t>on-converters have a genetic risk</w:t>
      </w:r>
      <w:r w:rsidR="00C7024B" w:rsidRPr="00673E29">
        <w:t xml:space="preserve"> </w:t>
      </w:r>
      <w:r w:rsidR="00A1653F">
        <w:t>similar to</w:t>
      </w:r>
      <w:r w:rsidR="00C57613">
        <w:t xml:space="preserve"> that of controls</w:t>
      </w:r>
      <w:r w:rsidR="00816A62" w:rsidRPr="00673E29">
        <w:t>,</w:t>
      </w:r>
      <w:r w:rsidR="00C57613">
        <w:t xml:space="preserve"> they may still harbour</w:t>
      </w:r>
      <w:r w:rsidR="00816A62" w:rsidRPr="00673E29">
        <w:t xml:space="preserve"> some </w:t>
      </w:r>
      <w:r w:rsidR="00C57613">
        <w:t xml:space="preserve">genetic </w:t>
      </w:r>
      <w:r w:rsidR="00816A62" w:rsidRPr="00673E29">
        <w:t>variation</w:t>
      </w:r>
      <w:r w:rsidR="00C57613">
        <w:t>s</w:t>
      </w:r>
      <w:r w:rsidR="00816A62" w:rsidRPr="00673E29">
        <w:t xml:space="preserve"> </w:t>
      </w:r>
      <w:r w:rsidR="00816A62" w:rsidRPr="003200DA">
        <w:t xml:space="preserve">associated with </w:t>
      </w:r>
      <w:r w:rsidR="009E24C4" w:rsidRPr="003200DA">
        <w:t>LOAD which leads</w:t>
      </w:r>
      <w:r w:rsidR="00C57613" w:rsidRPr="003200DA">
        <w:t xml:space="preserve"> to the MCI phenotype though </w:t>
      </w:r>
      <w:r w:rsidR="00791B95" w:rsidRPr="003200DA">
        <w:t>those with</w:t>
      </w:r>
      <w:r w:rsidR="00C57613" w:rsidRPr="003200DA">
        <w:t xml:space="preserve"> the</w:t>
      </w:r>
      <w:r w:rsidR="00791B95" w:rsidRPr="003200DA">
        <w:t xml:space="preserve"> low</w:t>
      </w:r>
      <w:r w:rsidR="00816A62" w:rsidRPr="003200DA">
        <w:t>est</w:t>
      </w:r>
      <w:r w:rsidR="00791B95" w:rsidRPr="003200DA">
        <w:t xml:space="preserve"> scores may </w:t>
      </w:r>
      <w:r w:rsidR="00C57613" w:rsidRPr="003200DA">
        <w:t>never convert to</w:t>
      </w:r>
      <w:r w:rsidR="00791B95" w:rsidRPr="003200DA">
        <w:t xml:space="preserve"> </w:t>
      </w:r>
      <w:r w:rsidR="002F2B3C" w:rsidRPr="003200DA">
        <w:t>LOAD</w:t>
      </w:r>
      <w:r w:rsidR="00F85E53" w:rsidRPr="003200DA">
        <w:t xml:space="preserve">. </w:t>
      </w:r>
      <w:r w:rsidR="00C57613" w:rsidRPr="003200DA">
        <w:t xml:space="preserve"> Conversely </w:t>
      </w:r>
      <w:r w:rsidR="00C57613">
        <w:t xml:space="preserve">the </w:t>
      </w:r>
      <w:r w:rsidR="00F85E53" w:rsidRPr="003407E1">
        <w:t>MCI</w:t>
      </w:r>
      <w:r w:rsidR="00F85E53" w:rsidRPr="00673E29">
        <w:t xml:space="preserve"> subjects that </w:t>
      </w:r>
      <w:r w:rsidR="00C57613">
        <w:t xml:space="preserve">did </w:t>
      </w:r>
      <w:r w:rsidR="00F85E53" w:rsidRPr="00673E29">
        <w:t xml:space="preserve">convert to </w:t>
      </w:r>
      <w:r w:rsidR="00111AD0">
        <w:t>LO</w:t>
      </w:r>
      <w:r w:rsidR="00F85E53" w:rsidRPr="00673E29">
        <w:t xml:space="preserve">AD </w:t>
      </w:r>
      <w:r w:rsidR="007D001C" w:rsidRPr="00673E29">
        <w:t>have a P</w:t>
      </w:r>
      <w:r w:rsidR="00F85E53" w:rsidRPr="00673E29">
        <w:t>RS</w:t>
      </w:r>
      <w:r w:rsidR="00111AD0">
        <w:t xml:space="preserve"> that is not significantly different to</w:t>
      </w:r>
      <w:r w:rsidR="00791B95" w:rsidRPr="00673E29">
        <w:t xml:space="preserve"> </w:t>
      </w:r>
      <w:r w:rsidR="00C57613">
        <w:t>LOAD cases, which</w:t>
      </w:r>
      <w:r w:rsidR="00F85E53" w:rsidRPr="00673E29">
        <w:t xml:space="preserve"> reinforces</w:t>
      </w:r>
      <w:r w:rsidR="00C57613">
        <w:t xml:space="preserve"> the idea that MCI can be seen as</w:t>
      </w:r>
      <w:r w:rsidR="00F85E53" w:rsidRPr="00673E29">
        <w:t xml:space="preserve"> a prodromal state of </w:t>
      </w:r>
      <w:r w:rsidR="00111AD0">
        <w:t xml:space="preserve">LOAD </w:t>
      </w:r>
      <w:r w:rsidR="00F85E53" w:rsidRPr="00673E29">
        <w:t>and that by using approaches such as we describe</w:t>
      </w:r>
      <w:r w:rsidR="00816A62" w:rsidRPr="00673E29">
        <w:t>,</w:t>
      </w:r>
      <w:r w:rsidR="00F85E53" w:rsidRPr="00673E29">
        <w:t xml:space="preserve"> </w:t>
      </w:r>
      <w:r w:rsidR="00111AD0" w:rsidRPr="002A0AF7">
        <w:rPr>
          <w:color w:val="000000" w:themeColor="text1"/>
        </w:rPr>
        <w:t xml:space="preserve">those at risk of developing LOAD </w:t>
      </w:r>
      <w:r w:rsidR="00F85E53" w:rsidRPr="002A0AF7">
        <w:rPr>
          <w:color w:val="000000" w:themeColor="text1"/>
        </w:rPr>
        <w:t xml:space="preserve">can potentially be </w:t>
      </w:r>
      <w:r w:rsidR="00435CBB">
        <w:rPr>
          <w:color w:val="000000" w:themeColor="text1"/>
        </w:rPr>
        <w:t>identified</w:t>
      </w:r>
      <w:r w:rsidR="00F85E53" w:rsidRPr="002A0AF7">
        <w:rPr>
          <w:color w:val="000000" w:themeColor="text1"/>
        </w:rPr>
        <w:t xml:space="preserve"> </w:t>
      </w:r>
      <w:r w:rsidR="00C46EB0" w:rsidRPr="002A0AF7">
        <w:rPr>
          <w:color w:val="000000" w:themeColor="text1"/>
        </w:rPr>
        <w:t>before</w:t>
      </w:r>
      <w:r w:rsidR="00791B95" w:rsidRPr="002A0AF7">
        <w:rPr>
          <w:color w:val="000000" w:themeColor="text1"/>
        </w:rPr>
        <w:t xml:space="preserve"> the onset of </w:t>
      </w:r>
      <w:r w:rsidR="00C57613">
        <w:rPr>
          <w:color w:val="000000" w:themeColor="text1"/>
        </w:rPr>
        <w:t xml:space="preserve">LOAD </w:t>
      </w:r>
      <w:r w:rsidR="00791B95" w:rsidRPr="002A0AF7">
        <w:rPr>
          <w:color w:val="000000" w:themeColor="text1"/>
        </w:rPr>
        <w:t>symptoms</w:t>
      </w:r>
      <w:r w:rsidR="00C57613">
        <w:rPr>
          <w:color w:val="000000" w:themeColor="text1"/>
        </w:rPr>
        <w:t xml:space="preserve"> and</w:t>
      </w:r>
      <w:r w:rsidR="00816A62" w:rsidRPr="002A0AF7">
        <w:rPr>
          <w:color w:val="000000" w:themeColor="text1"/>
        </w:rPr>
        <w:t xml:space="preserve"> </w:t>
      </w:r>
      <w:r w:rsidR="00F85E53" w:rsidRPr="002A0AF7">
        <w:rPr>
          <w:color w:val="000000" w:themeColor="text1"/>
        </w:rPr>
        <w:t>would be the best candidates to evaluate emerging therapeutic approaches.</w:t>
      </w:r>
      <w:r w:rsidR="00D72C0F" w:rsidRPr="002A0AF7">
        <w:rPr>
          <w:color w:val="000000" w:themeColor="text1"/>
        </w:rPr>
        <w:t xml:space="preserve"> </w:t>
      </w:r>
    </w:p>
    <w:p w14:paraId="2836A558" w14:textId="77777777" w:rsidR="00237C38" w:rsidRPr="00673E29" w:rsidRDefault="00237C38" w:rsidP="00D72C0F"/>
    <w:p w14:paraId="192F1639" w14:textId="77777777" w:rsidR="005E33C1" w:rsidRDefault="005E33C1"/>
    <w:p w14:paraId="4DF121FF" w14:textId="2C48E5EE" w:rsidR="00B67948" w:rsidRPr="005E33C1" w:rsidRDefault="005E33C1">
      <w:r>
        <w:br w:type="page"/>
      </w:r>
      <w:r w:rsidR="00B67948">
        <w:rPr>
          <w:b/>
        </w:rPr>
        <w:t>Acknowledgements</w:t>
      </w:r>
    </w:p>
    <w:p w14:paraId="6B929096" w14:textId="00A55D84" w:rsidR="00B67948" w:rsidRDefault="00B67948">
      <w:r w:rsidRPr="00801360">
        <w:t>We thank the International Genomics of Alzheimer's Project (IGAP) for providing summary results data for these analyses. The investigators within IGAP contributed to the design and implementation of IGAP and/or provided data but did not participate in analysis or writing of this report. IGAP was made possible by the generous participation of the control subjects, the patients, and their families. The i-Select chips were funded by the French National Foundation on Alzheimer's disease and related disorders. EADI was supported by the LABEX (laboratory of excellence program investment for the future) DISTALZ grant, Inserm, Institut Pasteur de Lille, Université de Lille 2, and the Lille University Hospital. GERAD was supported by the Medical Research Council (Grant n° 503480), Alzheimer's Research UK (Grant n° 503176), the Wellcome Trust (Grant n° 082604/2/07/Z) and German Federal Ministry of Education and Research (BMBF): Competence Network Dementia (CND) grant n° 01GI0102, 01GI0711, 01GI0420. CHARGE was partly supported by the NIH/NIA grant R01 AG033193 and the NIA AG081220 and AGES contract N01–AG–12100, the NHLBI grant R01 HL105756, the Icelandic Heart Association, and the Erasmus Medical Center and Erasmus University. ADGC was supported by the NIH/NIA grants: U01 AG032984, U24 AG021886, U01 AG016976, and the Alzheimer's Association grant ADGC–10–196728.</w:t>
      </w:r>
    </w:p>
    <w:p w14:paraId="63013CC9" w14:textId="1C3F20D5" w:rsidR="003258F2" w:rsidRDefault="003258F2" w:rsidP="003258F2">
      <w:r>
        <w:t>We gratefully acknowledge all donors and their families for the tissue provided for this study. Human post-mortem tissue was obtained from the South West Dementia Brain Bank, London Neurodegenerative Diseases Brain Bank, Manchester Brain Bank, Newcastle Brain Tissue Resource and Oxford Brain Bank, members of the Brains for Dementia Research (BDR) Network. The BDR is jointly funded by Alzheimer’s Research UK and the Alzheimer’s Society in association with the Medical Research Council. We also acknowledge the neuropathologists at each centre and BDR Brain Bank staff for the collection and classiﬁcation of</w:t>
      </w:r>
      <w:r w:rsidR="00835624">
        <w:t xml:space="preserve"> </w:t>
      </w:r>
      <w:r>
        <w:t xml:space="preserve">the samples. The South West Dementia Brain Bank is part of the Brains for Dementia Research programme, jointly funded by Alzheimer’s Research UK and Alzheimer’s Society, and is supported by BRACE (Bristol Research into Alzheimer’s and Care of the Elderly) and the Medical Research Council. We thank the donor whose donation of brain tissue to the London Neurodegenerative Diseases Brain Bank allowed this work to take place. The Brain Bank is supported by the Medical Research Council and Brains for Dementia Research (jointly funded by the Alzheimer’s Society and Alzheimer’s Research UK). We acknowledge the support of the Manchester Brain Bank by Alzheimer’s Research UK and Alzheimer’s Society through their funding of the Brains for Dementia Research (BDR) Programme. Manchester Brain Bank also receives Service Support costs from Medical Research Council. Tissue provided by the Newcastle Brain Tissue Resource is funded, in part, by a grant from the UK Medical Research Council (G0400074), by NIHR Newcastle Biomedical Research Centre and Unit awarded to the Newcastle upon Tyne NHS Foundation Trust and Newcastle University, and by a grant from the Alzheimer’s Society and Alzheimer’s Research UK as part of the Brains for Dementia Research Project. Tissue for this study was provided by the Newcastle Brain Tissue Resource, which is funded, in part, by a grant from the UK Medical Research Council (G0400074) and by Brains for Dementia research, a joint venture between Alzheimer’s Society and Alzheimer’s Research UK. We acknowledge the Oxford Brain Bank, supported by the UK MRC, the NIHR Oxford Biomedical Research Centre and the Brains for Dementia Research programme for providing postmortem specimens. Jose Bras and Rita Guerreiro’s work is funded by Fellowships from the Alzheimer’s Society. </w:t>
      </w:r>
      <w:r w:rsidR="002B60BA">
        <w:t xml:space="preserve">The ICOS study was funded by the Alzheimer’s Society (PG 143/150).  </w:t>
      </w:r>
    </w:p>
    <w:p w14:paraId="3BE5C199" w14:textId="2BC27B0B" w:rsidR="00B67948" w:rsidRPr="00B67948" w:rsidRDefault="009E24C4">
      <w:r w:rsidRPr="003200DA">
        <w:t xml:space="preserve">The Human Genetics Group at the University of Nottingham was supported by Alzheimer’s Research UK (Program Grant 2809) to conduct genotyping and analyses of the BDR cohort and SC was supported by a PhD studentship from the Neurosciences Group at Queen’s Medical Centre (Nottingham) and the School of Life Sciences, University of Nottingham.  </w:t>
      </w:r>
      <w:r w:rsidR="00B67948" w:rsidRPr="003200DA">
        <w:t xml:space="preserve">We </w:t>
      </w:r>
      <w:r w:rsidR="00B67948">
        <w:t>thank Dr William Rayner of The Wellcome Trust of Human Genetics for providing the strand file</w:t>
      </w:r>
      <w:r w:rsidR="003258F2">
        <w:t>s</w:t>
      </w:r>
      <w:r w:rsidR="00B67948">
        <w:t xml:space="preserve"> for alignment of the NeuroChip to the GRCh37 assembly. </w:t>
      </w:r>
      <w:r w:rsidR="00B67948">
        <w:rPr>
          <w:b/>
        </w:rPr>
        <w:br w:type="page"/>
      </w:r>
    </w:p>
    <w:p w14:paraId="2A4788C6" w14:textId="77777777" w:rsidR="00516CCF" w:rsidRDefault="00516CCF">
      <w:pPr>
        <w:rPr>
          <w:b/>
        </w:rPr>
      </w:pPr>
      <w:r>
        <w:rPr>
          <w:b/>
        </w:rPr>
        <w:t>Conflicts of Interest:</w:t>
      </w:r>
    </w:p>
    <w:p w14:paraId="3E90A72D" w14:textId="16A36473" w:rsidR="00516CCF" w:rsidRPr="00516CCF" w:rsidRDefault="00516CCF">
      <w:r>
        <w:t>The authors declare there are no completing interests in relation to the work presented here.</w:t>
      </w:r>
    </w:p>
    <w:p w14:paraId="4E6A40DD" w14:textId="77777777" w:rsidR="00516CCF" w:rsidRDefault="00516CCF">
      <w:pPr>
        <w:rPr>
          <w:b/>
        </w:rPr>
      </w:pPr>
    </w:p>
    <w:p w14:paraId="188F7341" w14:textId="77777777" w:rsidR="00763122" w:rsidRDefault="00763122">
      <w:pPr>
        <w:rPr>
          <w:b/>
        </w:rPr>
      </w:pPr>
    </w:p>
    <w:p w14:paraId="524547E6" w14:textId="77777777" w:rsidR="00763122" w:rsidRDefault="00763122">
      <w:pPr>
        <w:rPr>
          <w:b/>
        </w:rPr>
      </w:pPr>
    </w:p>
    <w:p w14:paraId="46E420BD" w14:textId="77777777" w:rsidR="00763122" w:rsidRDefault="00763122">
      <w:pPr>
        <w:rPr>
          <w:b/>
        </w:rPr>
      </w:pPr>
    </w:p>
    <w:p w14:paraId="38C8D8DD" w14:textId="77777777" w:rsidR="00763122" w:rsidRDefault="00763122">
      <w:pPr>
        <w:rPr>
          <w:b/>
        </w:rPr>
      </w:pPr>
    </w:p>
    <w:p w14:paraId="0C3466D6" w14:textId="77777777" w:rsidR="00763122" w:rsidRDefault="00763122">
      <w:pPr>
        <w:rPr>
          <w:b/>
        </w:rPr>
      </w:pPr>
    </w:p>
    <w:p w14:paraId="5159DD55" w14:textId="77777777" w:rsidR="00763122" w:rsidRDefault="00763122">
      <w:pPr>
        <w:rPr>
          <w:b/>
        </w:rPr>
      </w:pPr>
    </w:p>
    <w:p w14:paraId="7F8CEB8E" w14:textId="77777777" w:rsidR="00763122" w:rsidRDefault="00763122">
      <w:pPr>
        <w:rPr>
          <w:b/>
        </w:rPr>
      </w:pPr>
    </w:p>
    <w:p w14:paraId="5C359315" w14:textId="77777777" w:rsidR="00763122" w:rsidRDefault="00763122">
      <w:pPr>
        <w:rPr>
          <w:b/>
        </w:rPr>
      </w:pPr>
    </w:p>
    <w:p w14:paraId="0E586712" w14:textId="77777777" w:rsidR="00763122" w:rsidRDefault="00763122">
      <w:pPr>
        <w:rPr>
          <w:b/>
        </w:rPr>
      </w:pPr>
    </w:p>
    <w:p w14:paraId="7076DA3A" w14:textId="77777777" w:rsidR="00763122" w:rsidRDefault="00763122">
      <w:pPr>
        <w:rPr>
          <w:b/>
        </w:rPr>
      </w:pPr>
    </w:p>
    <w:p w14:paraId="1A9EE838" w14:textId="77777777" w:rsidR="00763122" w:rsidRDefault="00763122">
      <w:pPr>
        <w:rPr>
          <w:b/>
        </w:rPr>
      </w:pPr>
    </w:p>
    <w:p w14:paraId="5D3F7DA4" w14:textId="77777777" w:rsidR="00763122" w:rsidRDefault="00763122">
      <w:pPr>
        <w:rPr>
          <w:b/>
        </w:rPr>
      </w:pPr>
    </w:p>
    <w:p w14:paraId="67C3D97D" w14:textId="77777777" w:rsidR="00763122" w:rsidRDefault="00763122">
      <w:pPr>
        <w:rPr>
          <w:b/>
        </w:rPr>
      </w:pPr>
    </w:p>
    <w:p w14:paraId="5F7B733D" w14:textId="77777777" w:rsidR="00763122" w:rsidRDefault="00763122">
      <w:pPr>
        <w:rPr>
          <w:b/>
        </w:rPr>
      </w:pPr>
    </w:p>
    <w:p w14:paraId="1E00DB68" w14:textId="77777777" w:rsidR="00763122" w:rsidRDefault="00763122">
      <w:pPr>
        <w:rPr>
          <w:b/>
        </w:rPr>
      </w:pPr>
    </w:p>
    <w:p w14:paraId="21EDDC01" w14:textId="77777777" w:rsidR="00763122" w:rsidRDefault="00763122">
      <w:pPr>
        <w:rPr>
          <w:b/>
        </w:rPr>
      </w:pPr>
    </w:p>
    <w:p w14:paraId="3D1DE72F" w14:textId="77777777" w:rsidR="00763122" w:rsidRDefault="00763122">
      <w:pPr>
        <w:rPr>
          <w:b/>
        </w:rPr>
      </w:pPr>
    </w:p>
    <w:p w14:paraId="3F3AC13A" w14:textId="77777777" w:rsidR="00763122" w:rsidRDefault="00763122">
      <w:pPr>
        <w:rPr>
          <w:b/>
        </w:rPr>
      </w:pPr>
    </w:p>
    <w:p w14:paraId="4C13AF07" w14:textId="77777777" w:rsidR="00763122" w:rsidRDefault="00763122">
      <w:pPr>
        <w:rPr>
          <w:b/>
        </w:rPr>
      </w:pPr>
    </w:p>
    <w:p w14:paraId="2A2E7B08" w14:textId="77777777" w:rsidR="00763122" w:rsidRDefault="00763122">
      <w:pPr>
        <w:rPr>
          <w:b/>
        </w:rPr>
      </w:pPr>
    </w:p>
    <w:p w14:paraId="5432B36D" w14:textId="77777777" w:rsidR="00763122" w:rsidRDefault="00763122">
      <w:pPr>
        <w:rPr>
          <w:b/>
        </w:rPr>
      </w:pPr>
    </w:p>
    <w:p w14:paraId="381A4E6A" w14:textId="77777777" w:rsidR="00763122" w:rsidRDefault="00763122">
      <w:pPr>
        <w:rPr>
          <w:b/>
        </w:rPr>
      </w:pPr>
    </w:p>
    <w:p w14:paraId="643F0EF9" w14:textId="77777777" w:rsidR="00763122" w:rsidRDefault="00763122">
      <w:pPr>
        <w:rPr>
          <w:b/>
        </w:rPr>
      </w:pPr>
    </w:p>
    <w:p w14:paraId="622E57D2" w14:textId="77777777" w:rsidR="00763122" w:rsidRDefault="00763122">
      <w:pPr>
        <w:rPr>
          <w:b/>
        </w:rPr>
      </w:pPr>
    </w:p>
    <w:p w14:paraId="26EC0CAD" w14:textId="77777777" w:rsidR="00763122" w:rsidRDefault="00763122">
      <w:pPr>
        <w:rPr>
          <w:b/>
        </w:rPr>
      </w:pPr>
    </w:p>
    <w:p w14:paraId="48AF0637" w14:textId="77777777" w:rsidR="00763122" w:rsidRDefault="00763122">
      <w:pPr>
        <w:rPr>
          <w:b/>
        </w:rPr>
      </w:pPr>
    </w:p>
    <w:p w14:paraId="7D8E3CC0" w14:textId="77777777" w:rsidR="00763122" w:rsidRDefault="00763122">
      <w:pPr>
        <w:rPr>
          <w:b/>
        </w:rPr>
      </w:pPr>
    </w:p>
    <w:p w14:paraId="54BD8A9C" w14:textId="77777777" w:rsidR="00763122" w:rsidRDefault="00763122">
      <w:pPr>
        <w:rPr>
          <w:b/>
        </w:rPr>
      </w:pPr>
    </w:p>
    <w:p w14:paraId="684EB0CC" w14:textId="238E3ECB" w:rsidR="00AA6118" w:rsidRPr="0000443B" w:rsidRDefault="00AA6118"/>
    <w:p w14:paraId="55550105" w14:textId="1D0873C9" w:rsidR="00313472" w:rsidRPr="00C46EB0" w:rsidRDefault="00313472" w:rsidP="00462797">
      <w:r w:rsidRPr="00C46EB0">
        <w:rPr>
          <w:b/>
        </w:rPr>
        <w:t>References</w:t>
      </w:r>
    </w:p>
    <w:p w14:paraId="026DDE67" w14:textId="77777777" w:rsidR="00A07B3D" w:rsidRPr="00A07B3D" w:rsidRDefault="000B50F6" w:rsidP="00A07B3D">
      <w:pPr>
        <w:pStyle w:val="EndNoteBibliography"/>
        <w:spacing w:after="0"/>
      </w:pPr>
      <w:r>
        <w:fldChar w:fldCharType="begin"/>
      </w:r>
      <w:r>
        <w:instrText xml:space="preserve"> ADDIN EN.REFLIST </w:instrText>
      </w:r>
      <w:r>
        <w:fldChar w:fldCharType="separate"/>
      </w:r>
      <w:bookmarkStart w:id="2" w:name="_ENREF_1"/>
      <w:r w:rsidR="00A07B3D" w:rsidRPr="00A07B3D">
        <w:t>1.</w:t>
      </w:r>
      <w:r w:rsidR="00A07B3D" w:rsidRPr="00A07B3D">
        <w:tab/>
        <w:t>Gatz M, Reynolds CA, Fratiglioni L, Johansson B, Mortimer JA, Berg S, et al. Role of genes and environments for explaining Alzheimer disease. Arch Gen Psychiatry. 2006;63(2):168-74.</w:t>
      </w:r>
      <w:bookmarkEnd w:id="2"/>
    </w:p>
    <w:p w14:paraId="6F534B6D" w14:textId="77777777" w:rsidR="00A07B3D" w:rsidRPr="00A07B3D" w:rsidRDefault="00A07B3D" w:rsidP="00A07B3D">
      <w:pPr>
        <w:pStyle w:val="EndNoteBibliography"/>
        <w:spacing w:after="0"/>
      </w:pPr>
      <w:bookmarkStart w:id="3" w:name="_ENREF_2"/>
      <w:r w:rsidRPr="00A07B3D">
        <w:t>2.</w:t>
      </w:r>
      <w:r w:rsidRPr="00A07B3D">
        <w:tab/>
        <w:t>Guerreiro R, Wojtas A, Bras J, Carrasquillo M, Rogaeva E, Majounie E, et al. TREM2 variants in Alzheimer's disease. N Engl J Med. 2013;368(2):117-27.</w:t>
      </w:r>
      <w:bookmarkEnd w:id="3"/>
    </w:p>
    <w:p w14:paraId="5B7CB6A3" w14:textId="77777777" w:rsidR="00A07B3D" w:rsidRPr="00A07B3D" w:rsidRDefault="00A07B3D" w:rsidP="00A07B3D">
      <w:pPr>
        <w:pStyle w:val="EndNoteBibliography"/>
        <w:spacing w:after="0"/>
      </w:pPr>
      <w:bookmarkStart w:id="4" w:name="_ENREF_3"/>
      <w:r w:rsidRPr="00A07B3D">
        <w:t>3.</w:t>
      </w:r>
      <w:r w:rsidRPr="00A07B3D">
        <w:tab/>
        <w:t>Jonsson T, Stefansson H, Steinberg S, Jonsdottir I, Jonsson PV, Snaedal J, et al. Variant of TREM2 associated with the risk of Alzheimer's disease. N Engl J Med. 2013;368(2):107-16.</w:t>
      </w:r>
      <w:bookmarkEnd w:id="4"/>
    </w:p>
    <w:p w14:paraId="32CB4BFB" w14:textId="77777777" w:rsidR="00A07B3D" w:rsidRPr="00A07B3D" w:rsidRDefault="00A07B3D" w:rsidP="00A07B3D">
      <w:pPr>
        <w:pStyle w:val="EndNoteBibliography"/>
        <w:spacing w:after="0"/>
      </w:pPr>
      <w:bookmarkStart w:id="5" w:name="_ENREF_4"/>
      <w:r w:rsidRPr="00A07B3D">
        <w:t>4.</w:t>
      </w:r>
      <w:r w:rsidRPr="00A07B3D">
        <w:tab/>
        <w:t>Lambert JC, Heath S, Even G, Campion D, Sleegers K, Hiltunen M, et al. Genome-wide association study identifies variants at CLU and CR1 associated with Alzheimer's disease. Nat Genet. 2009;41(10):1094-9.</w:t>
      </w:r>
      <w:bookmarkEnd w:id="5"/>
    </w:p>
    <w:p w14:paraId="26DD1426" w14:textId="77777777" w:rsidR="00A07B3D" w:rsidRPr="00A07B3D" w:rsidRDefault="00A07B3D" w:rsidP="00A07B3D">
      <w:pPr>
        <w:pStyle w:val="EndNoteBibliography"/>
        <w:spacing w:after="0"/>
      </w:pPr>
      <w:bookmarkStart w:id="6" w:name="_ENREF_5"/>
      <w:r w:rsidRPr="00A07B3D">
        <w:t>5.</w:t>
      </w:r>
      <w:r w:rsidRPr="00A07B3D">
        <w:tab/>
        <w:t>Sims R, van der Lee SJ, Naj AC, Bellenguez C, Badarinarayan N, Jakobsdottir J, et al. Rare coding variants in PLCG2, ABI3, and TREM2 implicate microglial-mediated innate immunity in Alzheimer's disease. Nat Genet. 2017;49(9):1373-84.</w:t>
      </w:r>
      <w:bookmarkEnd w:id="6"/>
    </w:p>
    <w:p w14:paraId="2863322D" w14:textId="77777777" w:rsidR="00A07B3D" w:rsidRPr="00A07B3D" w:rsidRDefault="00A07B3D" w:rsidP="00A07B3D">
      <w:pPr>
        <w:pStyle w:val="EndNoteBibliography"/>
        <w:spacing w:after="0"/>
      </w:pPr>
      <w:bookmarkStart w:id="7" w:name="_ENREF_6"/>
      <w:r w:rsidRPr="00A07B3D">
        <w:t>6.</w:t>
      </w:r>
      <w:r w:rsidRPr="00A07B3D">
        <w:tab/>
        <w:t>Chouraki V, Reitz C, Maury F, Bis JC, Bellenguez C, Yu L, et al. Evaluation of a Genetic Risk Score to Improve Risk Prediction for Alzheimer's Disease. J Alzheimers Dis. 2016;53(3):921-32.</w:t>
      </w:r>
      <w:bookmarkEnd w:id="7"/>
    </w:p>
    <w:p w14:paraId="7D507253" w14:textId="77777777" w:rsidR="00A07B3D" w:rsidRPr="00A07B3D" w:rsidRDefault="00A07B3D" w:rsidP="00A07B3D">
      <w:pPr>
        <w:pStyle w:val="EndNoteBibliography"/>
        <w:spacing w:after="0"/>
      </w:pPr>
      <w:bookmarkStart w:id="8" w:name="_ENREF_7"/>
      <w:r w:rsidRPr="00A07B3D">
        <w:t>7.</w:t>
      </w:r>
      <w:r w:rsidRPr="00A07B3D">
        <w:tab/>
        <w:t>Marden JR, Mayeda ER, Walter S, Vivot A, Tchetgen Tchetgen EJ, Kawachi I, et al. Using an Alzheimer Disease Polygenic Risk Score to Predict Memory Decline in Black and White Americans Over 14 Years of Follow-up. Alzheimer Dis Assoc Disord. 2016;30(3):195-202.</w:t>
      </w:r>
      <w:bookmarkEnd w:id="8"/>
    </w:p>
    <w:p w14:paraId="0DD51356" w14:textId="77777777" w:rsidR="00A07B3D" w:rsidRPr="00A07B3D" w:rsidRDefault="00A07B3D" w:rsidP="00A07B3D">
      <w:pPr>
        <w:pStyle w:val="EndNoteBibliography"/>
        <w:spacing w:after="0"/>
      </w:pPr>
      <w:bookmarkStart w:id="9" w:name="_ENREF_8"/>
      <w:r w:rsidRPr="00A07B3D">
        <w:t>8.</w:t>
      </w:r>
      <w:r w:rsidRPr="00A07B3D">
        <w:tab/>
        <w:t>Desikan RS, Fan CC, Wang Y, Schork AJ, Cabral HJ, Cupples LA, et al. Genetic assessment of age-associated Alzheimer disease risk: Development and validation of a polygenic hazard score. PLoS Med. 2017;14(3):e1002258.</w:t>
      </w:r>
      <w:bookmarkEnd w:id="9"/>
    </w:p>
    <w:p w14:paraId="0C9807AB" w14:textId="77777777" w:rsidR="00A07B3D" w:rsidRPr="00A07B3D" w:rsidRDefault="00A07B3D" w:rsidP="00A07B3D">
      <w:pPr>
        <w:pStyle w:val="EndNoteBibliography"/>
        <w:spacing w:after="0"/>
      </w:pPr>
      <w:bookmarkStart w:id="10" w:name="_ENREF_9"/>
      <w:r w:rsidRPr="00A07B3D">
        <w:t>9.</w:t>
      </w:r>
      <w:r w:rsidRPr="00A07B3D">
        <w:tab/>
        <w:t>Sleegers K, Bettens K, De Roeck A, Van Cauwenberghe C, Cuyvers E, Verheijen J, et al. A 22-single nucleotide polymorphism Alzheimer's disease risk score correlates with family history, onset age, and cerebrospinal fluid Abeta42. Alzheimers Dement. 2015;11(12):1452-60.</w:t>
      </w:r>
      <w:bookmarkEnd w:id="10"/>
    </w:p>
    <w:p w14:paraId="41823D85" w14:textId="77777777" w:rsidR="00A07B3D" w:rsidRPr="00A07B3D" w:rsidRDefault="00A07B3D" w:rsidP="00A07B3D">
      <w:pPr>
        <w:pStyle w:val="EndNoteBibliography"/>
        <w:spacing w:after="0"/>
      </w:pPr>
      <w:bookmarkStart w:id="11" w:name="_ENREF_10"/>
      <w:r w:rsidRPr="00A07B3D">
        <w:t>10.</w:t>
      </w:r>
      <w:r w:rsidRPr="00A07B3D">
        <w:tab/>
        <w:t>Verhaaren BF, Vernooij MW, Koudstaal PJ, Uitterlinden AG, van Duijn CM, Hofman A, et al. Alzheimer's disease genes and cognition in the nondemented general population. Biol Psychiatry. 2013;73(5):429-34.</w:t>
      </w:r>
      <w:bookmarkEnd w:id="11"/>
    </w:p>
    <w:p w14:paraId="4F95941C" w14:textId="77777777" w:rsidR="00A07B3D" w:rsidRPr="00A07B3D" w:rsidRDefault="00A07B3D" w:rsidP="00A07B3D">
      <w:pPr>
        <w:pStyle w:val="EndNoteBibliography"/>
        <w:spacing w:after="0"/>
      </w:pPr>
      <w:bookmarkStart w:id="12" w:name="_ENREF_11"/>
      <w:r w:rsidRPr="00A07B3D">
        <w:t>11.</w:t>
      </w:r>
      <w:r w:rsidRPr="00A07B3D">
        <w:tab/>
        <w:t>Xiao Q, Liu ZJ, Tao S, Sun YM, Jiang D, Li HL, et al. Risk prediction for sporadic Alzheimer's disease using genetic risk score in the Han Chinese population. Oncotarget. 2015;6(35):36955-64.</w:t>
      </w:r>
      <w:bookmarkEnd w:id="12"/>
    </w:p>
    <w:p w14:paraId="4FF246CB" w14:textId="77777777" w:rsidR="00A07B3D" w:rsidRPr="00A07B3D" w:rsidRDefault="00A07B3D" w:rsidP="00A07B3D">
      <w:pPr>
        <w:pStyle w:val="EndNoteBibliography"/>
        <w:spacing w:after="0"/>
      </w:pPr>
      <w:bookmarkStart w:id="13" w:name="_ENREF_12"/>
      <w:r w:rsidRPr="00A07B3D">
        <w:t>12.</w:t>
      </w:r>
      <w:r w:rsidRPr="00A07B3D">
        <w:tab/>
        <w:t>Yokoyama JS, Bonham LW, Sears RL, Klein E, Karydas A, Kramer JH, et al. Decision tree analysis of genetic risk for clinically heterogeneous Alzheimer's disease. BMC Neurol. 2015;15:47.</w:t>
      </w:r>
      <w:bookmarkEnd w:id="13"/>
    </w:p>
    <w:p w14:paraId="48F93200" w14:textId="77777777" w:rsidR="00A07B3D" w:rsidRPr="00A07B3D" w:rsidRDefault="00A07B3D" w:rsidP="00A07B3D">
      <w:pPr>
        <w:pStyle w:val="EndNoteBibliography"/>
        <w:spacing w:after="0"/>
      </w:pPr>
      <w:bookmarkStart w:id="14" w:name="_ENREF_13"/>
      <w:r w:rsidRPr="00A07B3D">
        <w:t>13.</w:t>
      </w:r>
      <w:r w:rsidRPr="00A07B3D">
        <w:tab/>
        <w:t>Adams HH, de Bruijn RF, Hofman A, Uitterlinden AG, van Duijn CM, Vernooij MW, et al. Genetic risk of neurodegenerative diseases is associated with mild cognitive impairment and conversion to dementia. Alzheimers Dement. 2015;11(11):1277-85.</w:t>
      </w:r>
      <w:bookmarkEnd w:id="14"/>
    </w:p>
    <w:p w14:paraId="321A1E59" w14:textId="77777777" w:rsidR="00A07B3D" w:rsidRPr="00A07B3D" w:rsidRDefault="00A07B3D" w:rsidP="00A07B3D">
      <w:pPr>
        <w:pStyle w:val="EndNoteBibliography"/>
        <w:spacing w:after="0"/>
      </w:pPr>
      <w:bookmarkStart w:id="15" w:name="_ENREF_14"/>
      <w:r w:rsidRPr="00A07B3D">
        <w:t>14.</w:t>
      </w:r>
      <w:r w:rsidRPr="00A07B3D">
        <w:tab/>
        <w:t>Rodriguez-Rodriguez E, Sanchez-Juan P, Vazquez-Higuera JL, Mateo I, Pozueta A, Berciano J, et al. Genetic risk score predicting accelerated progression from mild cognitive impairment to Alzheimer's disease. J Neural Transm (Vienna). 2013;120(5):807-12.</w:t>
      </w:r>
      <w:bookmarkEnd w:id="15"/>
    </w:p>
    <w:p w14:paraId="1ED401BC" w14:textId="77777777" w:rsidR="00A07B3D" w:rsidRPr="00A07B3D" w:rsidRDefault="00A07B3D" w:rsidP="00A07B3D">
      <w:pPr>
        <w:pStyle w:val="EndNoteBibliography"/>
        <w:spacing w:after="0"/>
      </w:pPr>
      <w:bookmarkStart w:id="16" w:name="_ENREF_15"/>
      <w:r w:rsidRPr="00A07B3D">
        <w:t>15.</w:t>
      </w:r>
      <w:r w:rsidRPr="00A07B3D">
        <w:tab/>
        <w:t>Harrison TM, Mahmood Z, Lau EP, Karacozoff AM, Burggren AC, Small GW, et al. An Alzheimer's Disease Genetic Risk Score Predicts Longitudinal Thinning of Hippocampal Complex Subregions in Healthy Older Adults. eNeuro. 2016;3(3).</w:t>
      </w:r>
      <w:bookmarkEnd w:id="16"/>
    </w:p>
    <w:p w14:paraId="4E73EED9" w14:textId="77777777" w:rsidR="00A07B3D" w:rsidRPr="00A07B3D" w:rsidRDefault="00A07B3D" w:rsidP="00A07B3D">
      <w:pPr>
        <w:pStyle w:val="EndNoteBibliography"/>
        <w:spacing w:after="0"/>
      </w:pPr>
      <w:bookmarkStart w:id="17" w:name="_ENREF_16"/>
      <w:r w:rsidRPr="00A07B3D">
        <w:t>16.</w:t>
      </w:r>
      <w:r w:rsidRPr="00A07B3D">
        <w:tab/>
        <w:t>Sabuncu MR, Buckner RL, Smoller JW, Lee PH, Fischl B, Sperling RA. The association between a polygenic Alzheimer score and cortical thickness in clinically normal subjects. Cereb Cortex. 2012;22(11):2653-61.</w:t>
      </w:r>
      <w:bookmarkEnd w:id="17"/>
    </w:p>
    <w:p w14:paraId="2FE315C2" w14:textId="77777777" w:rsidR="00A07B3D" w:rsidRPr="00A07B3D" w:rsidRDefault="00A07B3D" w:rsidP="00A07B3D">
      <w:pPr>
        <w:pStyle w:val="EndNoteBibliography"/>
        <w:spacing w:after="0"/>
      </w:pPr>
      <w:bookmarkStart w:id="18" w:name="_ENREF_17"/>
      <w:r w:rsidRPr="00A07B3D">
        <w:t>17.</w:t>
      </w:r>
      <w:r w:rsidRPr="00A07B3D">
        <w:tab/>
        <w:t>Lupton MK, Strike L, Hansell NK, Wen W, Mather KA, Armstrong NJ, et al. The effect of increased genetic risk for Alzheimer's disease on hippocampal and amygdala volume. Neurobiol Aging. 2016;40:68-77.</w:t>
      </w:r>
      <w:bookmarkEnd w:id="18"/>
    </w:p>
    <w:p w14:paraId="1D9781AA" w14:textId="77777777" w:rsidR="00A07B3D" w:rsidRPr="00A07B3D" w:rsidRDefault="00A07B3D" w:rsidP="00A07B3D">
      <w:pPr>
        <w:pStyle w:val="EndNoteBibliography"/>
        <w:spacing w:after="0"/>
      </w:pPr>
      <w:bookmarkStart w:id="19" w:name="_ENREF_18"/>
      <w:r w:rsidRPr="00A07B3D">
        <w:t>18.</w:t>
      </w:r>
      <w:r w:rsidRPr="00A07B3D">
        <w:tab/>
        <w:t>Martiskainen H, Helisalmi S, Viswanathan J, Kurki M, Hall A, Herukka SK, et al. Effects of Alzheimer's disease-associated risk loci on cerebrospinal fluid biomarkers and disease progression: a polygenic risk score approach. J Alzheimers Dis. 2015;43(2):565-73.</w:t>
      </w:r>
      <w:bookmarkEnd w:id="19"/>
    </w:p>
    <w:p w14:paraId="0595C4E1" w14:textId="77777777" w:rsidR="00A07B3D" w:rsidRPr="00A07B3D" w:rsidRDefault="00A07B3D" w:rsidP="00A07B3D">
      <w:pPr>
        <w:pStyle w:val="EndNoteBibliography"/>
        <w:spacing w:after="0"/>
      </w:pPr>
      <w:bookmarkStart w:id="20" w:name="_ENREF_19"/>
      <w:r w:rsidRPr="00A07B3D">
        <w:t>19.</w:t>
      </w:r>
      <w:r w:rsidRPr="00A07B3D">
        <w:tab/>
        <w:t>Morgan AR, Touchard S, O'Hagan C, Sims R, Majounie E, Escott-Price V, et al. The Correlation between Inflammatory Biomarkers and Polygenic Risk Score in Alzheimer's Disease. J Alzheimers Dis. 2017;56(1):25-36.</w:t>
      </w:r>
      <w:bookmarkEnd w:id="20"/>
    </w:p>
    <w:p w14:paraId="110D3C69" w14:textId="77777777" w:rsidR="00A07B3D" w:rsidRPr="00A07B3D" w:rsidRDefault="00A07B3D" w:rsidP="00A07B3D">
      <w:pPr>
        <w:pStyle w:val="EndNoteBibliography"/>
        <w:spacing w:after="0"/>
      </w:pPr>
      <w:bookmarkStart w:id="21" w:name="_ENREF_20"/>
      <w:r w:rsidRPr="00A07B3D">
        <w:t>20.</w:t>
      </w:r>
      <w:r w:rsidRPr="00A07B3D">
        <w:tab/>
        <w:t>Euesden J, Lewis CM, O'Reilly PF. PRSice: Polygenic Risk Score software. Bioinformatics. 2015;31(9):1466-8.</w:t>
      </w:r>
      <w:bookmarkEnd w:id="21"/>
    </w:p>
    <w:p w14:paraId="7C641F10" w14:textId="77777777" w:rsidR="00A07B3D" w:rsidRPr="00A07B3D" w:rsidRDefault="00A07B3D" w:rsidP="00A07B3D">
      <w:pPr>
        <w:pStyle w:val="EndNoteBibliography"/>
        <w:spacing w:after="0"/>
      </w:pPr>
      <w:bookmarkStart w:id="22" w:name="_ENREF_21"/>
      <w:r w:rsidRPr="00A07B3D">
        <w:t>21.</w:t>
      </w:r>
      <w:r w:rsidRPr="00A07B3D">
        <w:tab/>
        <w:t>Escott-Price V, Sims R, Bannister C, Harold D, Vronskaya M, Majounie E, et al. Common polygenic variation enhances risk prediction for Alzheimer's disease. Brain. 2015;138(Pt 12):3673-84.</w:t>
      </w:r>
      <w:bookmarkEnd w:id="22"/>
    </w:p>
    <w:p w14:paraId="4573246F" w14:textId="77777777" w:rsidR="00A07B3D" w:rsidRPr="00A07B3D" w:rsidRDefault="00A07B3D" w:rsidP="00A07B3D">
      <w:pPr>
        <w:pStyle w:val="EndNoteBibliography"/>
        <w:spacing w:after="0"/>
      </w:pPr>
      <w:bookmarkStart w:id="23" w:name="_ENREF_22"/>
      <w:r w:rsidRPr="00A07B3D">
        <w:t>22.</w:t>
      </w:r>
      <w:r w:rsidRPr="00A07B3D">
        <w:tab/>
        <w:t>Escott-Price V, Myers AJ, Huentelman M, Hardy J. Polygenic Risk Score Analysis of Pathologically Confirmed Alzheimer's Disease. Ann Neurol. 2017.</w:t>
      </w:r>
      <w:bookmarkEnd w:id="23"/>
    </w:p>
    <w:p w14:paraId="38D37C73" w14:textId="77777777" w:rsidR="00A07B3D" w:rsidRPr="00A07B3D" w:rsidRDefault="00A07B3D" w:rsidP="00A07B3D">
      <w:pPr>
        <w:pStyle w:val="EndNoteBibliography"/>
        <w:spacing w:after="0"/>
      </w:pPr>
      <w:bookmarkStart w:id="24" w:name="_ENREF_23"/>
      <w:r w:rsidRPr="00A07B3D">
        <w:t>23.</w:t>
      </w:r>
      <w:r w:rsidRPr="00A07B3D">
        <w:tab/>
        <w:t>Escott-Price V, Shoai M, Pither R, Williams J, Hardy J. Polygenic score prediction captures nearly all common genetic risk for Alzheimer's disease. Neurobiol Aging. 2017;49:214 e7- e11.</w:t>
      </w:r>
      <w:bookmarkEnd w:id="24"/>
    </w:p>
    <w:p w14:paraId="3DCBC67D" w14:textId="77777777" w:rsidR="00A07B3D" w:rsidRPr="00A07B3D" w:rsidRDefault="00A07B3D" w:rsidP="00A07B3D">
      <w:pPr>
        <w:pStyle w:val="EndNoteBibliography"/>
        <w:spacing w:after="0"/>
      </w:pPr>
      <w:bookmarkStart w:id="25" w:name="_ENREF_24"/>
      <w:r w:rsidRPr="00A07B3D">
        <w:t>24.</w:t>
      </w:r>
      <w:r w:rsidRPr="00A07B3D">
        <w:tab/>
        <w:t>Axelrud LK, Santoro ML, Pine DS, Talarico F, Gadelha A, Manfro GG, et al. Polygenic Risk Score for Alzheimer's Disease: Implications for Memory Performance and Hippocampal Volumes in Early Life. Am J Psychiatry. 2018;175(6):555-63.</w:t>
      </w:r>
      <w:bookmarkEnd w:id="25"/>
    </w:p>
    <w:p w14:paraId="34E96DE5" w14:textId="77777777" w:rsidR="00A07B3D" w:rsidRPr="00A07B3D" w:rsidRDefault="00A07B3D" w:rsidP="00A07B3D">
      <w:pPr>
        <w:pStyle w:val="EndNoteBibliography"/>
        <w:spacing w:after="0"/>
      </w:pPr>
      <w:bookmarkStart w:id="26" w:name="_ENREF_25"/>
      <w:r w:rsidRPr="00A07B3D">
        <w:t>25.</w:t>
      </w:r>
      <w:r w:rsidRPr="00A07B3D">
        <w:tab/>
        <w:t>Logue MW, Panizzon MS, Elman JA, Gillespie NA, Hatton SN, Gustavson DE, et al. Use of an Alzheimer's disease polygenic risk score to identify mild cognitive impairment in adults in their 50s. Molecular psychiatry. 2018.</w:t>
      </w:r>
      <w:bookmarkEnd w:id="26"/>
    </w:p>
    <w:p w14:paraId="733F5CEB" w14:textId="77777777" w:rsidR="00A07B3D" w:rsidRPr="00A07B3D" w:rsidRDefault="00A07B3D" w:rsidP="00A07B3D">
      <w:pPr>
        <w:pStyle w:val="EndNoteBibliography"/>
        <w:spacing w:after="0"/>
      </w:pPr>
      <w:bookmarkStart w:id="27" w:name="_ENREF_26"/>
      <w:r w:rsidRPr="00A07B3D">
        <w:t>26.</w:t>
      </w:r>
      <w:r w:rsidRPr="00A07B3D">
        <w:tab/>
        <w:t>Mormino EC, Sperling RA, Holmes AJ, Buckner RL, De Jager PL, Smoller JW, et al. Polygenic risk of Alzheimer disease is associated with early- and late-life processes. Neurology. 2016;87(5):481-8.</w:t>
      </w:r>
      <w:bookmarkEnd w:id="27"/>
    </w:p>
    <w:p w14:paraId="5EDA39E4" w14:textId="77777777" w:rsidR="00A07B3D" w:rsidRPr="00A07B3D" w:rsidRDefault="00A07B3D" w:rsidP="00A07B3D">
      <w:pPr>
        <w:pStyle w:val="EndNoteBibliography"/>
        <w:spacing w:after="0"/>
      </w:pPr>
      <w:bookmarkStart w:id="28" w:name="_ENREF_27"/>
      <w:r w:rsidRPr="00A07B3D">
        <w:t>27.</w:t>
      </w:r>
      <w:r w:rsidRPr="00A07B3D">
        <w:tab/>
        <w:t>Mitchell AJ, Shiri-Feshki M. Rate of progression of mild cognitive impairment to dementia--meta-analysis of 41 robust inception cohort studies. Acta Psychiatr Scand. 2009;119(4):252-65.</w:t>
      </w:r>
      <w:bookmarkEnd w:id="28"/>
    </w:p>
    <w:p w14:paraId="141051D8" w14:textId="77777777" w:rsidR="00A07B3D" w:rsidRPr="00A07B3D" w:rsidRDefault="00A07B3D" w:rsidP="00A07B3D">
      <w:pPr>
        <w:pStyle w:val="EndNoteBibliography"/>
        <w:spacing w:after="0"/>
      </w:pPr>
      <w:bookmarkStart w:id="29" w:name="_ENREF_28"/>
      <w:r w:rsidRPr="00A07B3D">
        <w:t>28.</w:t>
      </w:r>
      <w:r w:rsidRPr="00A07B3D">
        <w:tab/>
        <w:t>Tosto G, Reitz C. Genome-wide association studies in Alzheimer's disease: a review. Curr Neurol Neurosci Rep. 2013;13(10):381.</w:t>
      </w:r>
      <w:bookmarkEnd w:id="29"/>
    </w:p>
    <w:p w14:paraId="3122FA15" w14:textId="77777777" w:rsidR="00A07B3D" w:rsidRPr="00A07B3D" w:rsidRDefault="00A07B3D" w:rsidP="00A07B3D">
      <w:pPr>
        <w:pStyle w:val="EndNoteBibliography"/>
        <w:spacing w:after="0"/>
      </w:pPr>
      <w:bookmarkStart w:id="30" w:name="_ENREF_29"/>
      <w:r w:rsidRPr="00A07B3D">
        <w:t>29.</w:t>
      </w:r>
      <w:r w:rsidRPr="00A07B3D">
        <w:tab/>
        <w:t>Torkamani A, Wineinger NE, Topol EJ. The personal and clinical utility of polygenic risk scores. Nat Rev Genet. 2018;19(9):581-90.</w:t>
      </w:r>
      <w:bookmarkEnd w:id="30"/>
    </w:p>
    <w:p w14:paraId="3AABB2F8" w14:textId="77777777" w:rsidR="00A07B3D" w:rsidRPr="00A07B3D" w:rsidRDefault="00A07B3D" w:rsidP="00A07B3D">
      <w:pPr>
        <w:pStyle w:val="EndNoteBibliography"/>
        <w:spacing w:after="0"/>
      </w:pPr>
      <w:bookmarkStart w:id="31" w:name="_ENREF_30"/>
      <w:r w:rsidRPr="00A07B3D">
        <w:t>30.</w:t>
      </w:r>
      <w:r w:rsidRPr="00A07B3D">
        <w:tab/>
        <w:t>Francis PT, Costello H, Hayes GM. Brains for Dementia Research: Evolution in a Longitudinal Brain Donation Cohort to Maximize Current and Future Value. J Alzheimers Dis. 2018.</w:t>
      </w:r>
      <w:bookmarkEnd w:id="31"/>
    </w:p>
    <w:p w14:paraId="3A25EA30" w14:textId="77777777" w:rsidR="00A07B3D" w:rsidRPr="00A07B3D" w:rsidRDefault="00A07B3D" w:rsidP="00A07B3D">
      <w:pPr>
        <w:pStyle w:val="EndNoteBibliography"/>
        <w:spacing w:after="0"/>
      </w:pPr>
      <w:bookmarkStart w:id="32" w:name="_ENREF_31"/>
      <w:r w:rsidRPr="00A07B3D">
        <w:t>31.</w:t>
      </w:r>
      <w:r w:rsidRPr="00A07B3D">
        <w:tab/>
        <w:t>Brookes KJ, McConnell G, Williams K, Chaudhury S, Madhan G, Patel T, et al. Genotyping of the Alzheimer's Disease Genome-Wide Association Study Index Single Nucleotide Polymorphisms in the Brains for Dementia Research Cohort. J Alzheimers Dis. 2018;64(2):355-62.</w:t>
      </w:r>
      <w:bookmarkEnd w:id="32"/>
    </w:p>
    <w:p w14:paraId="49535FF0" w14:textId="77777777" w:rsidR="00A07B3D" w:rsidRPr="00A07B3D" w:rsidRDefault="00A07B3D" w:rsidP="00A07B3D">
      <w:pPr>
        <w:pStyle w:val="EndNoteBibliography"/>
        <w:spacing w:after="0"/>
      </w:pPr>
      <w:bookmarkStart w:id="33" w:name="_ENREF_32"/>
      <w:r w:rsidRPr="00A07B3D">
        <w:t>32.</w:t>
      </w:r>
      <w:r w:rsidRPr="00A07B3D">
        <w:tab/>
        <w:t>Sussams R, Schlotz W, Perry H, Viv H, Lynn D, Rayner C, et al. Systemic inflammatory responses to stress and its impact on cognition in people with mild cognitive impairment. Alzheimer's &amp; Dementia: The Journal of the Alzheimer's Association. 2013;9(4):P775.</w:t>
      </w:r>
      <w:bookmarkEnd w:id="33"/>
    </w:p>
    <w:p w14:paraId="349EB4E2" w14:textId="77777777" w:rsidR="00A07B3D" w:rsidRPr="00A07B3D" w:rsidRDefault="00A07B3D" w:rsidP="00A07B3D">
      <w:pPr>
        <w:pStyle w:val="EndNoteBibliography"/>
        <w:spacing w:after="0"/>
      </w:pPr>
      <w:bookmarkStart w:id="34" w:name="_ENREF_33"/>
      <w:r w:rsidRPr="00A07B3D">
        <w:t>33.</w:t>
      </w:r>
      <w:r w:rsidRPr="00A07B3D">
        <w:tab/>
        <w:t>Blauwendraat C, Faghri F, Pihlstrom L, Geiger JT, Elbaz A, Lesage S, et al. NeuroChip, an updated version of the NeuroX genotyping platform to rapidly screen for variants associated with neurological diseases. Neurobiol Aging. 2017.</w:t>
      </w:r>
      <w:bookmarkEnd w:id="34"/>
    </w:p>
    <w:p w14:paraId="6364269F" w14:textId="77777777" w:rsidR="00A07B3D" w:rsidRPr="00A07B3D" w:rsidRDefault="00A07B3D" w:rsidP="00A07B3D">
      <w:pPr>
        <w:pStyle w:val="EndNoteBibliography"/>
        <w:spacing w:after="0"/>
      </w:pPr>
      <w:bookmarkStart w:id="35" w:name="_ENREF_34"/>
      <w:r w:rsidRPr="00A07B3D">
        <w:t>34.</w:t>
      </w:r>
      <w:r w:rsidRPr="00A07B3D">
        <w:tab/>
        <w:t>Chang CC, Chow CC, Tellier LC, Vattikuti S, Purcell SM, Lee JJ. Second-generation PLINK: rising to the challenge of larger and richer datasets. Gigascience. 2015;4:7.</w:t>
      </w:r>
      <w:bookmarkEnd w:id="35"/>
    </w:p>
    <w:p w14:paraId="18166C6B" w14:textId="77777777" w:rsidR="00A07B3D" w:rsidRPr="00A07B3D" w:rsidRDefault="00A07B3D" w:rsidP="00A07B3D">
      <w:pPr>
        <w:pStyle w:val="EndNoteBibliography"/>
        <w:spacing w:after="0"/>
      </w:pPr>
      <w:bookmarkStart w:id="36" w:name="_ENREF_35"/>
      <w:r w:rsidRPr="00A07B3D">
        <w:t>35.</w:t>
      </w:r>
      <w:r w:rsidRPr="00A07B3D">
        <w:tab/>
        <w:t>Lambert J-C, Ibrahim-Verbaas CA, Harold D, Naj AC, Sims R, Bellenguez C, et al. Meta-analysis of 74,046 individuals identifies 11 new susceptibility loci for Alzheimer's disease. Nat Genet. 2013;45(12):1452-8.</w:t>
      </w:r>
      <w:bookmarkEnd w:id="36"/>
    </w:p>
    <w:p w14:paraId="4F78AAC2" w14:textId="77777777" w:rsidR="00A07B3D" w:rsidRPr="00A07B3D" w:rsidRDefault="00A07B3D" w:rsidP="00A07B3D">
      <w:pPr>
        <w:pStyle w:val="EndNoteBibliography"/>
        <w:spacing w:after="0"/>
      </w:pPr>
      <w:bookmarkStart w:id="37" w:name="_ENREF_36"/>
      <w:r w:rsidRPr="00A07B3D">
        <w:t>36.</w:t>
      </w:r>
      <w:r w:rsidRPr="00A07B3D">
        <w:tab/>
        <w:t>Grau J, Grosse I, Keilwagen J. PRROC: computing and visualizing precision-recall and receiver operating characteristic curves in R. Bioinformatics. 2015;31(15):2595-7.</w:t>
      </w:r>
      <w:bookmarkEnd w:id="37"/>
    </w:p>
    <w:p w14:paraId="06E56535" w14:textId="77777777" w:rsidR="00A07B3D" w:rsidRPr="00A07B3D" w:rsidRDefault="00A07B3D" w:rsidP="00A07B3D">
      <w:pPr>
        <w:pStyle w:val="EndNoteBibliography"/>
        <w:spacing w:after="0"/>
      </w:pPr>
      <w:bookmarkStart w:id="38" w:name="_ENREF_37"/>
      <w:r w:rsidRPr="00A07B3D">
        <w:t>37.</w:t>
      </w:r>
      <w:r w:rsidRPr="00A07B3D">
        <w:tab/>
        <w:t>Saito T, Rehmsmeier M. The precision-recall plot is more informative than the ROC plot when evaluating binary classifiers on imbalanced datasets. PLoS One. 2015;10(3):e0118432.</w:t>
      </w:r>
      <w:bookmarkEnd w:id="38"/>
    </w:p>
    <w:p w14:paraId="47E6B4F1" w14:textId="77777777" w:rsidR="00A07B3D" w:rsidRPr="00A07B3D" w:rsidRDefault="00A07B3D" w:rsidP="00A07B3D">
      <w:pPr>
        <w:pStyle w:val="EndNoteBibliography"/>
        <w:spacing w:after="0"/>
      </w:pPr>
      <w:bookmarkStart w:id="39" w:name="_ENREF_38"/>
      <w:r w:rsidRPr="00A07B3D">
        <w:t>38.</w:t>
      </w:r>
      <w:r w:rsidRPr="00A07B3D">
        <w:tab/>
        <w:t>Carrasquillo MM, Crook JE, Pedraza O, Thomas CS, Pankratz VS, Allen M, et al. Late-onset Alzheimer's risk variants in memory decline, incident mild cognitive impairment, and Alzheimer's disease. Neurobiol Aging. 2015;36(1):60-7.</w:t>
      </w:r>
      <w:bookmarkEnd w:id="39"/>
    </w:p>
    <w:p w14:paraId="731163AB" w14:textId="77777777" w:rsidR="00A07B3D" w:rsidRPr="00A07B3D" w:rsidRDefault="00A07B3D" w:rsidP="00A07B3D">
      <w:pPr>
        <w:pStyle w:val="EndNoteBibliography"/>
        <w:spacing w:after="0"/>
      </w:pPr>
      <w:bookmarkStart w:id="40" w:name="_ENREF_39"/>
      <w:r w:rsidRPr="00A07B3D">
        <w:t>39.</w:t>
      </w:r>
      <w:r w:rsidRPr="00A07B3D">
        <w:tab/>
        <w:t>Jiang Y, He T, Deng W, Sun P. Association between apolipoprotein E gene polymorphism and mild cognitive impairment: a meta-analysis. Clin Interv Aging. 2017;12:1941-9.</w:t>
      </w:r>
      <w:bookmarkEnd w:id="40"/>
    </w:p>
    <w:p w14:paraId="3C1B6574" w14:textId="77777777" w:rsidR="00A07B3D" w:rsidRPr="00A07B3D" w:rsidRDefault="00A07B3D" w:rsidP="00A07B3D">
      <w:pPr>
        <w:pStyle w:val="EndNoteBibliography"/>
        <w:spacing w:after="0"/>
      </w:pPr>
      <w:bookmarkStart w:id="41" w:name="_ENREF_40"/>
      <w:r w:rsidRPr="00A07B3D">
        <w:t>40.</w:t>
      </w:r>
      <w:r w:rsidRPr="00A07B3D">
        <w:tab/>
        <w:t>Moreno-Grau S, Ruiz A. Genome research in pre-dementia stages of Alzheimer's disease. Expert Rev Mol Med. 2016;18:e11.</w:t>
      </w:r>
      <w:bookmarkEnd w:id="41"/>
    </w:p>
    <w:p w14:paraId="4142F643" w14:textId="77777777" w:rsidR="00A07B3D" w:rsidRPr="00A07B3D" w:rsidRDefault="00A07B3D" w:rsidP="00A07B3D">
      <w:pPr>
        <w:pStyle w:val="EndNoteBibliography"/>
        <w:spacing w:after="0"/>
      </w:pPr>
      <w:bookmarkStart w:id="42" w:name="_ENREF_41"/>
      <w:r w:rsidRPr="00A07B3D">
        <w:t>41.</w:t>
      </w:r>
      <w:r w:rsidRPr="00A07B3D">
        <w:tab/>
        <w:t>Chaudhury S, Patel T, Barber IS, Guetta-Baranes T, Brookes KJ, Chappell S, et al. Polygenic risk score in postmortem diagnosed sporadic early-onset Alzheimer's disease. Neurobiol Aging. 2018;62:244 e1- e8.</w:t>
      </w:r>
      <w:bookmarkEnd w:id="42"/>
    </w:p>
    <w:p w14:paraId="1F6286EF" w14:textId="77777777" w:rsidR="00A07B3D" w:rsidRPr="00A07B3D" w:rsidRDefault="00A07B3D" w:rsidP="00A07B3D">
      <w:pPr>
        <w:pStyle w:val="EndNoteBibliography"/>
        <w:spacing w:after="0"/>
      </w:pPr>
      <w:bookmarkStart w:id="43" w:name="_ENREF_42"/>
      <w:r w:rsidRPr="00A07B3D">
        <w:t>42.</w:t>
      </w:r>
      <w:r w:rsidRPr="00A07B3D">
        <w:tab/>
        <w:t>Tan CH, Hyman BT, Tan JJX, Hess CP, Dillon WP, Schellenberg GD, et al. Polygenic hazard scores in preclinical Alzheimer disease. Ann Neurol. 2017;82(3):484-8.</w:t>
      </w:r>
      <w:bookmarkEnd w:id="43"/>
    </w:p>
    <w:p w14:paraId="0E063E34" w14:textId="77777777" w:rsidR="00A07B3D" w:rsidRPr="00A07B3D" w:rsidRDefault="00A07B3D" w:rsidP="00A07B3D">
      <w:pPr>
        <w:pStyle w:val="EndNoteBibliography"/>
      </w:pPr>
      <w:bookmarkStart w:id="44" w:name="_ENREF_43"/>
      <w:r w:rsidRPr="00A07B3D">
        <w:t>43.</w:t>
      </w:r>
      <w:r w:rsidRPr="00A07B3D">
        <w:tab/>
        <w:t>Tosto G, Bird TD, Tsuang D, Bennett DA, Boeve BF, Cruchaga C, et al. Polygenic risk scores in familial Alzheimer disease. Neurology. 2017;88(12):1180-6.</w:t>
      </w:r>
      <w:bookmarkEnd w:id="44"/>
    </w:p>
    <w:p w14:paraId="617E6920" w14:textId="549D3C35" w:rsidR="00CE4FFF" w:rsidRDefault="000B50F6" w:rsidP="00611796">
      <w:r>
        <w:fldChar w:fldCharType="end"/>
      </w:r>
    </w:p>
    <w:p w14:paraId="2F1B9EAA" w14:textId="51A2AF55" w:rsidR="00441229" w:rsidRDefault="00441229" w:rsidP="00611796"/>
    <w:p w14:paraId="692D25F8" w14:textId="7D964AB4" w:rsidR="00441229" w:rsidRDefault="00441229" w:rsidP="00611796">
      <w:r>
        <w:t>Tables and Figures</w:t>
      </w:r>
    </w:p>
    <w:p w14:paraId="09BCD5C1" w14:textId="2C60F20E" w:rsidR="00441229" w:rsidRDefault="00441229" w:rsidP="00611796"/>
    <w:p w14:paraId="1E32CB9E" w14:textId="34C19003" w:rsidR="00441229" w:rsidRDefault="00441229" w:rsidP="00611796">
      <w:r w:rsidRPr="00441229">
        <w:rPr>
          <w:noProof/>
          <w:lang w:eastAsia="en-GB"/>
        </w:rPr>
        <w:drawing>
          <wp:inline distT="0" distB="0" distL="0" distR="0" wp14:anchorId="5AD1B03B" wp14:editId="0CE127D3">
            <wp:extent cx="4945380" cy="100965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45380" cy="1009650"/>
                    </a:xfrm>
                    <a:prstGeom prst="rect">
                      <a:avLst/>
                    </a:prstGeom>
                    <a:noFill/>
                    <a:ln>
                      <a:noFill/>
                    </a:ln>
                  </pic:spPr>
                </pic:pic>
              </a:graphicData>
            </a:graphic>
          </wp:inline>
        </w:drawing>
      </w:r>
    </w:p>
    <w:p w14:paraId="0D286F37" w14:textId="23F59099" w:rsidR="00441229" w:rsidRDefault="00441229" w:rsidP="00611796">
      <w:r>
        <w:t xml:space="preserve">Table 1 – Demographics of each group genotyped. </w:t>
      </w:r>
      <w:r w:rsidRPr="004F5DBF">
        <w:t xml:space="preserve">The </w:t>
      </w:r>
      <w:r>
        <w:t>late-onset Alzheimer’s disease (LOAD)</w:t>
      </w:r>
      <w:r w:rsidRPr="004F5DBF">
        <w:t xml:space="preserve"> cases and controls were recruited from the </w:t>
      </w:r>
      <w:r>
        <w:t>Brains for Dementia Research (BDR)</w:t>
      </w:r>
      <w:r w:rsidRPr="004F5DBF">
        <w:t xml:space="preserve"> </w:t>
      </w:r>
      <w:r>
        <w:t>resource</w:t>
      </w:r>
      <w:r w:rsidRPr="004F5DBF">
        <w:t xml:space="preserve">. The individuals with </w:t>
      </w:r>
      <w:r>
        <w:t>mild cognitive impairment (MCI)</w:t>
      </w:r>
      <w:r w:rsidRPr="004F5DBF">
        <w:t xml:space="preserve"> were recruited from a single</w:t>
      </w:r>
      <w:r>
        <w:t xml:space="preserve"> study</w:t>
      </w:r>
      <w:r w:rsidRPr="004F5DBF">
        <w:t xml:space="preserve"> in Southampton, UK</w:t>
      </w:r>
      <w:r>
        <w:t>; conversion to LOAD was identified after 36-month follow-up</w:t>
      </w:r>
      <w:r w:rsidRPr="004F5DBF">
        <w:t xml:space="preserve">. </w:t>
      </w:r>
      <w:r>
        <w:t xml:space="preserve"> LOAD cases were shown to harbour more </w:t>
      </w:r>
      <w:r w:rsidRPr="0017708F">
        <w:rPr>
          <w:i/>
        </w:rPr>
        <w:t>APOE</w:t>
      </w:r>
      <w:r w:rsidRPr="0017708F">
        <w:t xml:space="preserve"> ε4+</w:t>
      </w:r>
      <w:r>
        <w:t xml:space="preserve"> individual than controls (p&lt;0.001), but not significant differences were observed between the proportion of females or age at death. MCI converters were shown to have a significantly higher proportion of females in comparison to the non-converters (p=0.008), with no significant differences observed for age or </w:t>
      </w:r>
      <w:r w:rsidRPr="0017708F">
        <w:rPr>
          <w:i/>
        </w:rPr>
        <w:t>APOE</w:t>
      </w:r>
      <w:r w:rsidRPr="0017708F">
        <w:t xml:space="preserve"> ε4+</w:t>
      </w:r>
      <w:r>
        <w:t xml:space="preserve"> carriers.</w:t>
      </w:r>
    </w:p>
    <w:p w14:paraId="0FBBB0F4" w14:textId="2E802907" w:rsidR="00441229" w:rsidRDefault="00441229" w:rsidP="00611796"/>
    <w:p w14:paraId="05B2C7B7" w14:textId="77777777" w:rsidR="00441229" w:rsidRDefault="00441229" w:rsidP="00611796"/>
    <w:p w14:paraId="1B3E8B8D" w14:textId="497C7185" w:rsidR="00441229" w:rsidRDefault="00441229" w:rsidP="00611796"/>
    <w:p w14:paraId="461BD83A" w14:textId="5B2E605D" w:rsidR="00441229" w:rsidRDefault="00441229" w:rsidP="00611796">
      <w:r>
        <w:rPr>
          <w:noProof/>
          <w:lang w:eastAsia="en-GB"/>
        </w:rPr>
        <w:drawing>
          <wp:inline distT="0" distB="0" distL="0" distR="0" wp14:anchorId="0A707DB3" wp14:editId="3282B389">
            <wp:extent cx="5731510" cy="52578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tif"/>
                    <pic:cNvPicPr/>
                  </pic:nvPicPr>
                  <pic:blipFill>
                    <a:blip r:embed="rId9">
                      <a:extLst>
                        <a:ext uri="{28A0092B-C50C-407E-A947-70E740481C1C}">
                          <a14:useLocalDpi xmlns:a14="http://schemas.microsoft.com/office/drawing/2010/main" val="0"/>
                        </a:ext>
                      </a:extLst>
                    </a:blip>
                    <a:stretch>
                      <a:fillRect/>
                    </a:stretch>
                  </pic:blipFill>
                  <pic:spPr>
                    <a:xfrm>
                      <a:off x="0" y="0"/>
                      <a:ext cx="5731510" cy="5257800"/>
                    </a:xfrm>
                    <a:prstGeom prst="rect">
                      <a:avLst/>
                    </a:prstGeom>
                  </pic:spPr>
                </pic:pic>
              </a:graphicData>
            </a:graphic>
          </wp:inline>
        </w:drawing>
      </w:r>
    </w:p>
    <w:p w14:paraId="6A7FB30B" w14:textId="77777777" w:rsidR="00441229" w:rsidRPr="00574507" w:rsidRDefault="00441229" w:rsidP="00441229">
      <w:r w:rsidRPr="00FC3FEF">
        <w:t xml:space="preserve">Figure 1 – Distribution of </w:t>
      </w:r>
      <w:r>
        <w:t>polygenic risk score</w:t>
      </w:r>
      <w:r w:rsidRPr="00FC3FEF">
        <w:t xml:space="preserve"> </w:t>
      </w:r>
      <w:r>
        <w:t xml:space="preserve">(PRS) including </w:t>
      </w:r>
      <w:r w:rsidRPr="00316657">
        <w:rPr>
          <w:i/>
        </w:rPr>
        <w:t>APOE</w:t>
      </w:r>
      <w:r>
        <w:rPr>
          <w:i/>
        </w:rPr>
        <w:t xml:space="preserve"> </w:t>
      </w:r>
      <w:r w:rsidRPr="004C7C01">
        <w:t>SNPs (N=169)</w:t>
      </w:r>
      <w:r>
        <w:t xml:space="preserve"> </w:t>
      </w:r>
      <w:r w:rsidRPr="00FC3FEF">
        <w:t xml:space="preserve">amongst </w:t>
      </w:r>
      <w:r>
        <w:t>late-onset Alzheimer’s disease (LOAD) cases, converters and non-converters from mild cognitive impairment (MCI), and</w:t>
      </w:r>
      <w:r w:rsidRPr="00FC3FEF">
        <w:t xml:space="preserve"> controls.</w:t>
      </w:r>
      <w:r>
        <w:t xml:space="preserve"> The range of scores for individuals within each group are described in the figure (</w:t>
      </w:r>
      <w:r w:rsidRPr="006707DE">
        <w:rPr>
          <w:color w:val="000000" w:themeColor="text1"/>
        </w:rPr>
        <w:t xml:space="preserve">grey circles) with the average PRS for each group indicated by the black circle. Significant differences were observed with one-way ANOVA across all four </w:t>
      </w:r>
      <w:r w:rsidRPr="004C7C01">
        <w:t>groups (p&lt;0.0001</w:t>
      </w:r>
      <w:r>
        <w:t>), with post-hoc Tukey indicating significance between pairwise comparisons indicated with **** (</w:t>
      </w:r>
      <w:r w:rsidRPr="004C7C01">
        <w:t>p&lt;0.0001</w:t>
      </w:r>
      <w:r>
        <w:t>).</w:t>
      </w:r>
    </w:p>
    <w:p w14:paraId="1D33C892" w14:textId="763C9DCA" w:rsidR="00441229" w:rsidRDefault="00441229" w:rsidP="00611796"/>
    <w:p w14:paraId="0E7E4E5D" w14:textId="1E91028E" w:rsidR="00441229" w:rsidRDefault="00441229" w:rsidP="00611796"/>
    <w:p w14:paraId="645B3D14" w14:textId="77777777" w:rsidR="00441229" w:rsidRDefault="00441229" w:rsidP="00611796">
      <w:pPr>
        <w:rPr>
          <w:noProof/>
          <w:lang w:eastAsia="en-GB"/>
        </w:rPr>
      </w:pPr>
    </w:p>
    <w:p w14:paraId="7558701B" w14:textId="77777777" w:rsidR="00441229" w:rsidRDefault="00441229" w:rsidP="00611796">
      <w:pPr>
        <w:rPr>
          <w:noProof/>
          <w:lang w:eastAsia="en-GB"/>
        </w:rPr>
      </w:pPr>
    </w:p>
    <w:p w14:paraId="746039D5" w14:textId="77777777" w:rsidR="00441229" w:rsidRDefault="00441229" w:rsidP="00611796">
      <w:pPr>
        <w:rPr>
          <w:noProof/>
          <w:lang w:eastAsia="en-GB"/>
        </w:rPr>
      </w:pPr>
    </w:p>
    <w:p w14:paraId="3C1BC0FA" w14:textId="2A979784" w:rsidR="00441229" w:rsidRDefault="00441229" w:rsidP="00611796">
      <w:r>
        <w:rPr>
          <w:noProof/>
          <w:lang w:eastAsia="en-GB"/>
        </w:rPr>
        <w:drawing>
          <wp:inline distT="0" distB="0" distL="0" distR="0" wp14:anchorId="30C21527" wp14:editId="7F40871E">
            <wp:extent cx="5731510" cy="3549015"/>
            <wp:effectExtent l="19050" t="19050" r="21590" b="133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P Fig_2.tiff"/>
                    <pic:cNvPicPr/>
                  </pic:nvPicPr>
                  <pic:blipFill>
                    <a:blip r:embed="rId10">
                      <a:extLst>
                        <a:ext uri="{28A0092B-C50C-407E-A947-70E740481C1C}">
                          <a14:useLocalDpi xmlns:a14="http://schemas.microsoft.com/office/drawing/2010/main" val="0"/>
                        </a:ext>
                      </a:extLst>
                    </a:blip>
                    <a:stretch>
                      <a:fillRect/>
                    </a:stretch>
                  </pic:blipFill>
                  <pic:spPr>
                    <a:xfrm>
                      <a:off x="0" y="0"/>
                      <a:ext cx="5731510" cy="3549015"/>
                    </a:xfrm>
                    <a:prstGeom prst="rect">
                      <a:avLst/>
                    </a:prstGeom>
                    <a:ln>
                      <a:solidFill>
                        <a:schemeClr val="tx1"/>
                      </a:solidFill>
                    </a:ln>
                  </pic:spPr>
                </pic:pic>
              </a:graphicData>
            </a:graphic>
          </wp:inline>
        </w:drawing>
      </w:r>
    </w:p>
    <w:p w14:paraId="4F307E0D" w14:textId="77777777" w:rsidR="00441229" w:rsidRPr="006707DE" w:rsidRDefault="00441229" w:rsidP="00441229">
      <w:pPr>
        <w:rPr>
          <w:strike/>
          <w:color w:val="000000" w:themeColor="text1"/>
        </w:rPr>
      </w:pPr>
      <w:r w:rsidRPr="006707DE">
        <w:rPr>
          <w:color w:val="000000" w:themeColor="text1"/>
        </w:rPr>
        <w:t xml:space="preserve">Figure 2 – Proportion of late-onset Alzheimer’s disease (LOAD) cases and cognitively healthy controls in each decile using the best predictive model.  Individual probabilities were generated using PRSice-2.  The polygenic risk scores (PRS) including </w:t>
      </w:r>
      <w:r w:rsidRPr="006707DE">
        <w:rPr>
          <w:i/>
          <w:color w:val="000000" w:themeColor="text1"/>
        </w:rPr>
        <w:t>APOE</w:t>
      </w:r>
      <w:r w:rsidRPr="006707DE">
        <w:rPr>
          <w:color w:val="000000" w:themeColor="text1"/>
        </w:rPr>
        <w:t xml:space="preserve"> and covariates for gender and age at death were used to distribute individuals into deciles. The dark bars represent the proportion of LOAD cases which fall into each decile and the light bars represent the proportion of controls. The number of LOAD cases and controls who fall within each decile are indicted in each block. </w:t>
      </w:r>
    </w:p>
    <w:p w14:paraId="149C759A" w14:textId="74DB1A00" w:rsidR="00441229" w:rsidRDefault="00441229" w:rsidP="00611796"/>
    <w:p w14:paraId="148179EC" w14:textId="462F1964" w:rsidR="00441229" w:rsidRDefault="00441229" w:rsidP="00611796"/>
    <w:p w14:paraId="17EDF62F" w14:textId="293B03AE" w:rsidR="00441229" w:rsidRDefault="00441229" w:rsidP="00611796">
      <w:r>
        <w:rPr>
          <w:noProof/>
          <w:lang w:eastAsia="en-GB"/>
        </w:rPr>
        <w:drawing>
          <wp:inline distT="0" distB="0" distL="0" distR="0" wp14:anchorId="6ACF793F" wp14:editId="1FC37A64">
            <wp:extent cx="5731510" cy="3183255"/>
            <wp:effectExtent l="19050" t="19050" r="21590" b="171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P Fig_3.tiff"/>
                    <pic:cNvPicPr/>
                  </pic:nvPicPr>
                  <pic:blipFill>
                    <a:blip r:embed="rId11">
                      <a:extLst>
                        <a:ext uri="{28A0092B-C50C-407E-A947-70E740481C1C}">
                          <a14:useLocalDpi xmlns:a14="http://schemas.microsoft.com/office/drawing/2010/main" val="0"/>
                        </a:ext>
                      </a:extLst>
                    </a:blip>
                    <a:stretch>
                      <a:fillRect/>
                    </a:stretch>
                  </pic:blipFill>
                  <pic:spPr>
                    <a:xfrm>
                      <a:off x="0" y="0"/>
                      <a:ext cx="5731510" cy="3183255"/>
                    </a:xfrm>
                    <a:prstGeom prst="rect">
                      <a:avLst/>
                    </a:prstGeom>
                    <a:ln>
                      <a:solidFill>
                        <a:schemeClr val="tx1"/>
                      </a:solidFill>
                    </a:ln>
                  </pic:spPr>
                </pic:pic>
              </a:graphicData>
            </a:graphic>
          </wp:inline>
        </w:drawing>
      </w:r>
    </w:p>
    <w:p w14:paraId="411A5939" w14:textId="77777777" w:rsidR="00441229" w:rsidRPr="006707DE" w:rsidRDefault="00441229" w:rsidP="00441229">
      <w:pPr>
        <w:rPr>
          <w:strike/>
          <w:color w:val="000000" w:themeColor="text1"/>
        </w:rPr>
      </w:pPr>
      <w:r w:rsidRPr="0048339A">
        <w:t xml:space="preserve">Figure </w:t>
      </w:r>
      <w:r w:rsidRPr="006707DE">
        <w:rPr>
          <w:color w:val="000000" w:themeColor="text1"/>
        </w:rPr>
        <w:t xml:space="preserve">3 – Proportion of mild cognitive impairment (MCI) non-converters and those who converted to late-onset Alzheimer’s disease.  Individual probabilities for the best predictive model were generated from polygenic risk scores (PRS) including </w:t>
      </w:r>
      <w:r w:rsidRPr="006707DE">
        <w:rPr>
          <w:i/>
          <w:color w:val="000000" w:themeColor="text1"/>
        </w:rPr>
        <w:t>APOE</w:t>
      </w:r>
      <w:r w:rsidRPr="006707DE">
        <w:rPr>
          <w:color w:val="000000" w:themeColor="text1"/>
        </w:rPr>
        <w:t xml:space="preserve"> and covariates for gender and age at recruitment to distribute individuals into deciles. The dark bars represent the proportion of converting MCIs in each decile and the light bars represent the proportion of non-converting MCIs. The number of converters and non-converters who fall within each decile are listed. </w:t>
      </w:r>
    </w:p>
    <w:p w14:paraId="5808EA46" w14:textId="77777777" w:rsidR="00441229" w:rsidRDefault="00441229" w:rsidP="00611796"/>
    <w:p w14:paraId="537FA92A" w14:textId="51E6A6C0" w:rsidR="00441229" w:rsidRDefault="00441229" w:rsidP="00611796"/>
    <w:p w14:paraId="189804AB" w14:textId="1AF7E3B3" w:rsidR="00441229" w:rsidRDefault="00441229" w:rsidP="00611796"/>
    <w:p w14:paraId="32E6F9C2" w14:textId="62085600" w:rsidR="00441229" w:rsidRDefault="00441229" w:rsidP="00611796"/>
    <w:p w14:paraId="74D8259F" w14:textId="2ADDC889" w:rsidR="00441229" w:rsidRDefault="00441229" w:rsidP="00611796">
      <w:r>
        <w:rPr>
          <w:noProof/>
          <w:lang w:eastAsia="en-GB"/>
        </w:rPr>
        <w:drawing>
          <wp:inline distT="0" distB="0" distL="0" distR="0" wp14:anchorId="0A1A0FDA" wp14:editId="632AD766">
            <wp:extent cx="5432612" cy="5065059"/>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_1.tif"/>
                    <pic:cNvPicPr/>
                  </pic:nvPicPr>
                  <pic:blipFill>
                    <a:blip r:embed="rId12">
                      <a:extLst>
                        <a:ext uri="{28A0092B-C50C-407E-A947-70E740481C1C}">
                          <a14:useLocalDpi xmlns:a14="http://schemas.microsoft.com/office/drawing/2010/main" val="0"/>
                        </a:ext>
                      </a:extLst>
                    </a:blip>
                    <a:stretch>
                      <a:fillRect/>
                    </a:stretch>
                  </pic:blipFill>
                  <pic:spPr>
                    <a:xfrm>
                      <a:off x="0" y="0"/>
                      <a:ext cx="5432612" cy="5065059"/>
                    </a:xfrm>
                    <a:prstGeom prst="rect">
                      <a:avLst/>
                    </a:prstGeom>
                  </pic:spPr>
                </pic:pic>
              </a:graphicData>
            </a:graphic>
          </wp:inline>
        </w:drawing>
      </w:r>
    </w:p>
    <w:p w14:paraId="1962E7AB" w14:textId="19EFE7E8" w:rsidR="00441229" w:rsidRDefault="00441229" w:rsidP="00611796"/>
    <w:p w14:paraId="6ACE4B49" w14:textId="77777777" w:rsidR="00441229" w:rsidRPr="00BD5431" w:rsidRDefault="00441229" w:rsidP="00441229">
      <w:r w:rsidRPr="00BD5431">
        <w:t xml:space="preserve">Supplementary Figure 1 – Principal Component Analysis </w:t>
      </w:r>
      <w:r>
        <w:t xml:space="preserve">(PCA) </w:t>
      </w:r>
      <w:r w:rsidRPr="00BD5431">
        <w:t>of ancestry of NeuroChip and 1000 Genomes samples</w:t>
      </w:r>
      <w:r>
        <w:t xml:space="preserve">.  Principal components were calculated in PLINK using 477 ancestry informative markers (AIMs) common to both the NeuroChip and the 1000 Genomes (1000G) datasets. The first two components were plotted for the NeuroChip samples (blue), 1000G samples of European ancestry (green) and the 1000G samples of non-European ancestry (orange). The overlap with 1000G European samples confirms the NeuroChip samples are of European ancestry. </w:t>
      </w:r>
    </w:p>
    <w:p w14:paraId="23A07E1C" w14:textId="1FFA887B" w:rsidR="00441229" w:rsidRDefault="00441229" w:rsidP="00611796"/>
    <w:sectPr w:rsidR="0044122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BA26F8" w16cid:durableId="1F8D7733"/>
  <w16cid:commentId w16cid:paraId="5979B307" w16cid:durableId="1F8D773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6DE15F" w14:textId="77777777" w:rsidR="008E1E17" w:rsidRDefault="008E1E17" w:rsidP="00C367A0">
      <w:pPr>
        <w:spacing w:after="0" w:line="240" w:lineRule="auto"/>
      </w:pPr>
      <w:r>
        <w:separator/>
      </w:r>
    </w:p>
  </w:endnote>
  <w:endnote w:type="continuationSeparator" w:id="0">
    <w:p w14:paraId="1E2700F0" w14:textId="77777777" w:rsidR="008E1E17" w:rsidRDefault="008E1E17" w:rsidP="00C36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7C517C" w14:textId="77777777" w:rsidR="008E1E17" w:rsidRDefault="008E1E17" w:rsidP="00C367A0">
      <w:pPr>
        <w:spacing w:after="0" w:line="240" w:lineRule="auto"/>
      </w:pPr>
      <w:r>
        <w:separator/>
      </w:r>
    </w:p>
  </w:footnote>
  <w:footnote w:type="continuationSeparator" w:id="0">
    <w:p w14:paraId="300976AB" w14:textId="77777777" w:rsidR="008E1E17" w:rsidRDefault="008E1E17" w:rsidP="00C367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CB5BB3"/>
    <w:multiLevelType w:val="hybridMultilevel"/>
    <w:tmpl w:val="B56C6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440D60"/>
    <w:multiLevelType w:val="hybridMultilevel"/>
    <w:tmpl w:val="965CC2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E93785"/>
    <w:multiLevelType w:val="hybridMultilevel"/>
    <w:tmpl w:val="54B40524"/>
    <w:lvl w:ilvl="0" w:tplc="C7D83DAC">
      <w:start w:val="1"/>
      <w:numFmt w:val="decimal"/>
      <w:lvlText w:val="%1."/>
      <w:lvlJc w:val="left"/>
      <w:pPr>
        <w:ind w:left="720" w:hanging="360"/>
      </w:pPr>
      <w:rPr>
        <w:rFonts w:hint="default"/>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2222C2"/>
    <w:multiLevelType w:val="hybridMultilevel"/>
    <w:tmpl w:val="357E6D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D990B06"/>
    <w:multiLevelType w:val="hybridMultilevel"/>
    <w:tmpl w:val="EFC4DB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r5059tda5xf9qeaedupea0gxr0pvft02v9v&quot;&gt;AD References Library&lt;record-ids&gt;&lt;item&gt;2&lt;/item&gt;&lt;item&gt;3&lt;/item&gt;&lt;item&gt;5&lt;/item&gt;&lt;item&gt;114&lt;/item&gt;&lt;item&gt;307&lt;/item&gt;&lt;item&gt;327&lt;/item&gt;&lt;item&gt;336&lt;/item&gt;&lt;item&gt;337&lt;/item&gt;&lt;item&gt;338&lt;/item&gt;&lt;item&gt;340&lt;/item&gt;&lt;item&gt;343&lt;/item&gt;&lt;item&gt;380&lt;/item&gt;&lt;item&gt;381&lt;/item&gt;&lt;item&gt;382&lt;/item&gt;&lt;item&gt;383&lt;/item&gt;&lt;item&gt;384&lt;/item&gt;&lt;item&gt;385&lt;/item&gt;&lt;item&gt;386&lt;/item&gt;&lt;item&gt;387&lt;/item&gt;&lt;item&gt;388&lt;/item&gt;&lt;item&gt;389&lt;/item&gt;&lt;item&gt;390&lt;/item&gt;&lt;item&gt;405&lt;/item&gt;&lt;item&gt;406&lt;/item&gt;&lt;item&gt;469&lt;/item&gt;&lt;item&gt;518&lt;/item&gt;&lt;item&gt;602&lt;/item&gt;&lt;item&gt;607&lt;/item&gt;&lt;item&gt;608&lt;/item&gt;&lt;item&gt;609&lt;/item&gt;&lt;item&gt;610&lt;/item&gt;&lt;item&gt;627&lt;/item&gt;&lt;item&gt;628&lt;/item&gt;&lt;item&gt;629&lt;/item&gt;&lt;item&gt;630&lt;/item&gt;&lt;item&gt;631&lt;/item&gt;&lt;item&gt;632&lt;/item&gt;&lt;item&gt;633&lt;/item&gt;&lt;item&gt;634&lt;/item&gt;&lt;item&gt;635&lt;/item&gt;&lt;item&gt;636&lt;/item&gt;&lt;item&gt;637&lt;/item&gt;&lt;item&gt;644&lt;/item&gt;&lt;/record-ids&gt;&lt;/item&gt;&lt;/Libraries&gt;"/>
  </w:docVars>
  <w:rsids>
    <w:rsidRoot w:val="00171271"/>
    <w:rsid w:val="00001CBE"/>
    <w:rsid w:val="0000443B"/>
    <w:rsid w:val="00017774"/>
    <w:rsid w:val="00021906"/>
    <w:rsid w:val="00023774"/>
    <w:rsid w:val="00025514"/>
    <w:rsid w:val="0002760D"/>
    <w:rsid w:val="000365B4"/>
    <w:rsid w:val="00044701"/>
    <w:rsid w:val="00047B35"/>
    <w:rsid w:val="00055BEC"/>
    <w:rsid w:val="00056CA7"/>
    <w:rsid w:val="00057345"/>
    <w:rsid w:val="000610B0"/>
    <w:rsid w:val="00062738"/>
    <w:rsid w:val="00062D38"/>
    <w:rsid w:val="00062FBA"/>
    <w:rsid w:val="000648C3"/>
    <w:rsid w:val="00066F6B"/>
    <w:rsid w:val="000821C1"/>
    <w:rsid w:val="00085167"/>
    <w:rsid w:val="0008681D"/>
    <w:rsid w:val="00091520"/>
    <w:rsid w:val="00092819"/>
    <w:rsid w:val="00092DD3"/>
    <w:rsid w:val="000A0D0F"/>
    <w:rsid w:val="000A4B01"/>
    <w:rsid w:val="000A53A6"/>
    <w:rsid w:val="000B2BEE"/>
    <w:rsid w:val="000B50F6"/>
    <w:rsid w:val="000B5FAD"/>
    <w:rsid w:val="000B662A"/>
    <w:rsid w:val="000C0D3C"/>
    <w:rsid w:val="000C1168"/>
    <w:rsid w:val="000C1794"/>
    <w:rsid w:val="000C772A"/>
    <w:rsid w:val="000D2C1F"/>
    <w:rsid w:val="000D2EE5"/>
    <w:rsid w:val="000E20AD"/>
    <w:rsid w:val="000E4494"/>
    <w:rsid w:val="00100633"/>
    <w:rsid w:val="0010068E"/>
    <w:rsid w:val="00107968"/>
    <w:rsid w:val="00111AD0"/>
    <w:rsid w:val="001122A0"/>
    <w:rsid w:val="00115EB7"/>
    <w:rsid w:val="001162C0"/>
    <w:rsid w:val="001259AF"/>
    <w:rsid w:val="001446D2"/>
    <w:rsid w:val="00146D3A"/>
    <w:rsid w:val="00147CC6"/>
    <w:rsid w:val="00150439"/>
    <w:rsid w:val="001528A3"/>
    <w:rsid w:val="00152A30"/>
    <w:rsid w:val="00153455"/>
    <w:rsid w:val="00154853"/>
    <w:rsid w:val="00154D3D"/>
    <w:rsid w:val="00155F1B"/>
    <w:rsid w:val="00166A83"/>
    <w:rsid w:val="00166D3C"/>
    <w:rsid w:val="00171271"/>
    <w:rsid w:val="00175EB4"/>
    <w:rsid w:val="0017708F"/>
    <w:rsid w:val="00177BB7"/>
    <w:rsid w:val="0018586A"/>
    <w:rsid w:val="00187DF0"/>
    <w:rsid w:val="00191792"/>
    <w:rsid w:val="00194BAD"/>
    <w:rsid w:val="00196177"/>
    <w:rsid w:val="001A3AE4"/>
    <w:rsid w:val="001A4007"/>
    <w:rsid w:val="001A6B37"/>
    <w:rsid w:val="001B0518"/>
    <w:rsid w:val="001B1316"/>
    <w:rsid w:val="001C0E41"/>
    <w:rsid w:val="001C50CC"/>
    <w:rsid w:val="001D586B"/>
    <w:rsid w:val="001D606C"/>
    <w:rsid w:val="001D7797"/>
    <w:rsid w:val="001E12EE"/>
    <w:rsid w:val="001E483F"/>
    <w:rsid w:val="00202B72"/>
    <w:rsid w:val="002034B7"/>
    <w:rsid w:val="00210F6D"/>
    <w:rsid w:val="00217E32"/>
    <w:rsid w:val="00222D12"/>
    <w:rsid w:val="002230ED"/>
    <w:rsid w:val="00226EB1"/>
    <w:rsid w:val="00231016"/>
    <w:rsid w:val="00237C38"/>
    <w:rsid w:val="0024528F"/>
    <w:rsid w:val="00251D8A"/>
    <w:rsid w:val="00251E38"/>
    <w:rsid w:val="00254A4C"/>
    <w:rsid w:val="00256331"/>
    <w:rsid w:val="00256897"/>
    <w:rsid w:val="002617FD"/>
    <w:rsid w:val="00263F7C"/>
    <w:rsid w:val="00266DBA"/>
    <w:rsid w:val="00267355"/>
    <w:rsid w:val="00277298"/>
    <w:rsid w:val="00280E76"/>
    <w:rsid w:val="00287E35"/>
    <w:rsid w:val="0029147C"/>
    <w:rsid w:val="00292754"/>
    <w:rsid w:val="002960B4"/>
    <w:rsid w:val="002A0AF7"/>
    <w:rsid w:val="002A2051"/>
    <w:rsid w:val="002A4F1D"/>
    <w:rsid w:val="002A66C2"/>
    <w:rsid w:val="002A79A8"/>
    <w:rsid w:val="002B2309"/>
    <w:rsid w:val="002B60BA"/>
    <w:rsid w:val="002C2D2D"/>
    <w:rsid w:val="002C3964"/>
    <w:rsid w:val="002C69FF"/>
    <w:rsid w:val="002C76FD"/>
    <w:rsid w:val="002D2545"/>
    <w:rsid w:val="002D26B0"/>
    <w:rsid w:val="002D3603"/>
    <w:rsid w:val="002D5658"/>
    <w:rsid w:val="002E04A8"/>
    <w:rsid w:val="002E14F1"/>
    <w:rsid w:val="002E3AA0"/>
    <w:rsid w:val="002E3D66"/>
    <w:rsid w:val="002E5D49"/>
    <w:rsid w:val="002E681F"/>
    <w:rsid w:val="002F0A52"/>
    <w:rsid w:val="002F1E23"/>
    <w:rsid w:val="002F2B3C"/>
    <w:rsid w:val="002F702E"/>
    <w:rsid w:val="00300486"/>
    <w:rsid w:val="003071BF"/>
    <w:rsid w:val="00313213"/>
    <w:rsid w:val="00313472"/>
    <w:rsid w:val="00314036"/>
    <w:rsid w:val="00315D33"/>
    <w:rsid w:val="00316657"/>
    <w:rsid w:val="003200DA"/>
    <w:rsid w:val="00321567"/>
    <w:rsid w:val="003258F2"/>
    <w:rsid w:val="00327A75"/>
    <w:rsid w:val="003319A3"/>
    <w:rsid w:val="003340E8"/>
    <w:rsid w:val="0033647A"/>
    <w:rsid w:val="00337B86"/>
    <w:rsid w:val="003405A2"/>
    <w:rsid w:val="003407E1"/>
    <w:rsid w:val="00341E44"/>
    <w:rsid w:val="00346D57"/>
    <w:rsid w:val="00350914"/>
    <w:rsid w:val="00350F2D"/>
    <w:rsid w:val="0035297A"/>
    <w:rsid w:val="00363D0B"/>
    <w:rsid w:val="003726FD"/>
    <w:rsid w:val="003736B3"/>
    <w:rsid w:val="00387A0A"/>
    <w:rsid w:val="00392096"/>
    <w:rsid w:val="00394555"/>
    <w:rsid w:val="00394B88"/>
    <w:rsid w:val="00396EF0"/>
    <w:rsid w:val="003A2441"/>
    <w:rsid w:val="003A2D4A"/>
    <w:rsid w:val="003A6AD5"/>
    <w:rsid w:val="003B1499"/>
    <w:rsid w:val="003C3254"/>
    <w:rsid w:val="003E0489"/>
    <w:rsid w:val="003E4771"/>
    <w:rsid w:val="003E7769"/>
    <w:rsid w:val="003F262E"/>
    <w:rsid w:val="003F52A4"/>
    <w:rsid w:val="003F7F9B"/>
    <w:rsid w:val="00400F8F"/>
    <w:rsid w:val="0040570C"/>
    <w:rsid w:val="004232E1"/>
    <w:rsid w:val="00427519"/>
    <w:rsid w:val="00435B88"/>
    <w:rsid w:val="00435CBB"/>
    <w:rsid w:val="0044042C"/>
    <w:rsid w:val="00441229"/>
    <w:rsid w:val="00445B25"/>
    <w:rsid w:val="00445BBE"/>
    <w:rsid w:val="00445E77"/>
    <w:rsid w:val="00450032"/>
    <w:rsid w:val="00450683"/>
    <w:rsid w:val="00455BDF"/>
    <w:rsid w:val="00462797"/>
    <w:rsid w:val="00465749"/>
    <w:rsid w:val="0047544A"/>
    <w:rsid w:val="0048339A"/>
    <w:rsid w:val="0048595C"/>
    <w:rsid w:val="00485DD3"/>
    <w:rsid w:val="0048677B"/>
    <w:rsid w:val="00487D24"/>
    <w:rsid w:val="00493873"/>
    <w:rsid w:val="00494525"/>
    <w:rsid w:val="00497AD0"/>
    <w:rsid w:val="004A4585"/>
    <w:rsid w:val="004A462F"/>
    <w:rsid w:val="004A46D4"/>
    <w:rsid w:val="004B00EE"/>
    <w:rsid w:val="004B1D0A"/>
    <w:rsid w:val="004B5C6F"/>
    <w:rsid w:val="004C0D7C"/>
    <w:rsid w:val="004C1C75"/>
    <w:rsid w:val="004C1E0D"/>
    <w:rsid w:val="004C5591"/>
    <w:rsid w:val="004C7557"/>
    <w:rsid w:val="004C7C01"/>
    <w:rsid w:val="004D04C9"/>
    <w:rsid w:val="004D57AC"/>
    <w:rsid w:val="004F0BEB"/>
    <w:rsid w:val="004F212E"/>
    <w:rsid w:val="004F5DBF"/>
    <w:rsid w:val="004F6485"/>
    <w:rsid w:val="004F6C5F"/>
    <w:rsid w:val="00503047"/>
    <w:rsid w:val="005107C6"/>
    <w:rsid w:val="0051576D"/>
    <w:rsid w:val="00516CCF"/>
    <w:rsid w:val="00521372"/>
    <w:rsid w:val="00521B30"/>
    <w:rsid w:val="00522B4C"/>
    <w:rsid w:val="005242A8"/>
    <w:rsid w:val="00526DA7"/>
    <w:rsid w:val="00531BCD"/>
    <w:rsid w:val="00531F59"/>
    <w:rsid w:val="00535D34"/>
    <w:rsid w:val="00543622"/>
    <w:rsid w:val="00560E4A"/>
    <w:rsid w:val="005610AF"/>
    <w:rsid w:val="0056141F"/>
    <w:rsid w:val="00562970"/>
    <w:rsid w:val="00570650"/>
    <w:rsid w:val="00571D5B"/>
    <w:rsid w:val="00574507"/>
    <w:rsid w:val="005817C9"/>
    <w:rsid w:val="0058766F"/>
    <w:rsid w:val="005A0BA8"/>
    <w:rsid w:val="005A2A79"/>
    <w:rsid w:val="005A4480"/>
    <w:rsid w:val="005A69E6"/>
    <w:rsid w:val="005A6A83"/>
    <w:rsid w:val="005B094F"/>
    <w:rsid w:val="005C3279"/>
    <w:rsid w:val="005C338F"/>
    <w:rsid w:val="005C3E6F"/>
    <w:rsid w:val="005C774E"/>
    <w:rsid w:val="005D21D2"/>
    <w:rsid w:val="005D2BE7"/>
    <w:rsid w:val="005D5399"/>
    <w:rsid w:val="005D672A"/>
    <w:rsid w:val="005D680E"/>
    <w:rsid w:val="005E0D25"/>
    <w:rsid w:val="005E13EE"/>
    <w:rsid w:val="005E1434"/>
    <w:rsid w:val="005E33C1"/>
    <w:rsid w:val="005E4E0F"/>
    <w:rsid w:val="005E62FF"/>
    <w:rsid w:val="005E729D"/>
    <w:rsid w:val="005F6F20"/>
    <w:rsid w:val="00606751"/>
    <w:rsid w:val="0061024A"/>
    <w:rsid w:val="00611796"/>
    <w:rsid w:val="00613A2D"/>
    <w:rsid w:val="00614551"/>
    <w:rsid w:val="006227D9"/>
    <w:rsid w:val="00626892"/>
    <w:rsid w:val="00626DCC"/>
    <w:rsid w:val="00627298"/>
    <w:rsid w:val="006303C8"/>
    <w:rsid w:val="00634EA0"/>
    <w:rsid w:val="00636AD6"/>
    <w:rsid w:val="00637F2F"/>
    <w:rsid w:val="0064135E"/>
    <w:rsid w:val="00642229"/>
    <w:rsid w:val="00643A42"/>
    <w:rsid w:val="00645AC9"/>
    <w:rsid w:val="0064603A"/>
    <w:rsid w:val="006536EA"/>
    <w:rsid w:val="00654BD3"/>
    <w:rsid w:val="00663F53"/>
    <w:rsid w:val="00665B8F"/>
    <w:rsid w:val="006707DE"/>
    <w:rsid w:val="00671FE4"/>
    <w:rsid w:val="006739B7"/>
    <w:rsid w:val="00673E29"/>
    <w:rsid w:val="00677FE2"/>
    <w:rsid w:val="00682A65"/>
    <w:rsid w:val="006838C6"/>
    <w:rsid w:val="0069132D"/>
    <w:rsid w:val="006957C4"/>
    <w:rsid w:val="006A0560"/>
    <w:rsid w:val="006A4B1F"/>
    <w:rsid w:val="006B2FC6"/>
    <w:rsid w:val="006B4AAD"/>
    <w:rsid w:val="006B7161"/>
    <w:rsid w:val="006D0BE4"/>
    <w:rsid w:val="006D40B1"/>
    <w:rsid w:val="006D4603"/>
    <w:rsid w:val="006D5B0C"/>
    <w:rsid w:val="006D5C49"/>
    <w:rsid w:val="006D779A"/>
    <w:rsid w:val="006E6664"/>
    <w:rsid w:val="006F2F95"/>
    <w:rsid w:val="006F4592"/>
    <w:rsid w:val="006F463B"/>
    <w:rsid w:val="00700457"/>
    <w:rsid w:val="00706E4A"/>
    <w:rsid w:val="00717BFB"/>
    <w:rsid w:val="007218E0"/>
    <w:rsid w:val="00726793"/>
    <w:rsid w:val="0073151E"/>
    <w:rsid w:val="00733440"/>
    <w:rsid w:val="00734667"/>
    <w:rsid w:val="00734BEE"/>
    <w:rsid w:val="0073635C"/>
    <w:rsid w:val="0074064E"/>
    <w:rsid w:val="00745DE2"/>
    <w:rsid w:val="0075215B"/>
    <w:rsid w:val="0076191C"/>
    <w:rsid w:val="00762DB5"/>
    <w:rsid w:val="00763122"/>
    <w:rsid w:val="00763802"/>
    <w:rsid w:val="00764CDB"/>
    <w:rsid w:val="00766CDA"/>
    <w:rsid w:val="0077359A"/>
    <w:rsid w:val="00774F76"/>
    <w:rsid w:val="00776EBA"/>
    <w:rsid w:val="00781A78"/>
    <w:rsid w:val="00791B95"/>
    <w:rsid w:val="00791C0F"/>
    <w:rsid w:val="00792407"/>
    <w:rsid w:val="007975A4"/>
    <w:rsid w:val="007A409D"/>
    <w:rsid w:val="007A4E66"/>
    <w:rsid w:val="007A6006"/>
    <w:rsid w:val="007C6B13"/>
    <w:rsid w:val="007C7992"/>
    <w:rsid w:val="007D001C"/>
    <w:rsid w:val="007D0CB3"/>
    <w:rsid w:val="007D3D6A"/>
    <w:rsid w:val="007E0076"/>
    <w:rsid w:val="007E016E"/>
    <w:rsid w:val="007E2708"/>
    <w:rsid w:val="007E4EB9"/>
    <w:rsid w:val="007E513C"/>
    <w:rsid w:val="007E605C"/>
    <w:rsid w:val="007E7191"/>
    <w:rsid w:val="007E793F"/>
    <w:rsid w:val="007E7A4F"/>
    <w:rsid w:val="007F0D6C"/>
    <w:rsid w:val="007F1EB3"/>
    <w:rsid w:val="007F27F8"/>
    <w:rsid w:val="007F5E29"/>
    <w:rsid w:val="007F6367"/>
    <w:rsid w:val="00800100"/>
    <w:rsid w:val="008001FF"/>
    <w:rsid w:val="00804428"/>
    <w:rsid w:val="00804C25"/>
    <w:rsid w:val="00805F7E"/>
    <w:rsid w:val="0080713D"/>
    <w:rsid w:val="0081247E"/>
    <w:rsid w:val="00813BFB"/>
    <w:rsid w:val="00813E43"/>
    <w:rsid w:val="0081573C"/>
    <w:rsid w:val="00816A62"/>
    <w:rsid w:val="00823FD1"/>
    <w:rsid w:val="008265FF"/>
    <w:rsid w:val="008313AD"/>
    <w:rsid w:val="00835624"/>
    <w:rsid w:val="00842705"/>
    <w:rsid w:val="00842D1A"/>
    <w:rsid w:val="00850F51"/>
    <w:rsid w:val="008524F6"/>
    <w:rsid w:val="0086065D"/>
    <w:rsid w:val="00863D72"/>
    <w:rsid w:val="00871984"/>
    <w:rsid w:val="00872497"/>
    <w:rsid w:val="00872C23"/>
    <w:rsid w:val="008813EC"/>
    <w:rsid w:val="0089053E"/>
    <w:rsid w:val="00892C3D"/>
    <w:rsid w:val="00894265"/>
    <w:rsid w:val="00895F0B"/>
    <w:rsid w:val="008A2BA8"/>
    <w:rsid w:val="008A2BB0"/>
    <w:rsid w:val="008A398C"/>
    <w:rsid w:val="008A4FAA"/>
    <w:rsid w:val="008B1A35"/>
    <w:rsid w:val="008B2631"/>
    <w:rsid w:val="008B6C97"/>
    <w:rsid w:val="008B7966"/>
    <w:rsid w:val="008C0675"/>
    <w:rsid w:val="008C1DA6"/>
    <w:rsid w:val="008C1F31"/>
    <w:rsid w:val="008C4D3C"/>
    <w:rsid w:val="008C749F"/>
    <w:rsid w:val="008C769F"/>
    <w:rsid w:val="008D44B4"/>
    <w:rsid w:val="008E084C"/>
    <w:rsid w:val="008E0E8F"/>
    <w:rsid w:val="008E1E17"/>
    <w:rsid w:val="00904CEA"/>
    <w:rsid w:val="0090700D"/>
    <w:rsid w:val="0090739A"/>
    <w:rsid w:val="0091706D"/>
    <w:rsid w:val="00924B0C"/>
    <w:rsid w:val="00924CC1"/>
    <w:rsid w:val="00940EA8"/>
    <w:rsid w:val="00950225"/>
    <w:rsid w:val="00963102"/>
    <w:rsid w:val="00967025"/>
    <w:rsid w:val="0097279E"/>
    <w:rsid w:val="009732CD"/>
    <w:rsid w:val="00974D72"/>
    <w:rsid w:val="00975F4F"/>
    <w:rsid w:val="009800A1"/>
    <w:rsid w:val="00981135"/>
    <w:rsid w:val="00982065"/>
    <w:rsid w:val="009875F5"/>
    <w:rsid w:val="0099497C"/>
    <w:rsid w:val="00996BB1"/>
    <w:rsid w:val="009A0CDE"/>
    <w:rsid w:val="009A5C04"/>
    <w:rsid w:val="009A6C9F"/>
    <w:rsid w:val="009A71E3"/>
    <w:rsid w:val="009B0E28"/>
    <w:rsid w:val="009B1004"/>
    <w:rsid w:val="009B5688"/>
    <w:rsid w:val="009B58CB"/>
    <w:rsid w:val="009B6D1F"/>
    <w:rsid w:val="009C7883"/>
    <w:rsid w:val="009D07BC"/>
    <w:rsid w:val="009D2DF0"/>
    <w:rsid w:val="009D52E7"/>
    <w:rsid w:val="009E2380"/>
    <w:rsid w:val="009E24C4"/>
    <w:rsid w:val="009F047D"/>
    <w:rsid w:val="009F1B38"/>
    <w:rsid w:val="00A007FD"/>
    <w:rsid w:val="00A0111D"/>
    <w:rsid w:val="00A04A92"/>
    <w:rsid w:val="00A07B3D"/>
    <w:rsid w:val="00A13737"/>
    <w:rsid w:val="00A1523D"/>
    <w:rsid w:val="00A1579E"/>
    <w:rsid w:val="00A1653F"/>
    <w:rsid w:val="00A26120"/>
    <w:rsid w:val="00A428C3"/>
    <w:rsid w:val="00A4674A"/>
    <w:rsid w:val="00A5641C"/>
    <w:rsid w:val="00A6394D"/>
    <w:rsid w:val="00A63AFF"/>
    <w:rsid w:val="00A77BF1"/>
    <w:rsid w:val="00A87B64"/>
    <w:rsid w:val="00A92A52"/>
    <w:rsid w:val="00AA2685"/>
    <w:rsid w:val="00AA4682"/>
    <w:rsid w:val="00AA4CDA"/>
    <w:rsid w:val="00AA6118"/>
    <w:rsid w:val="00AB170E"/>
    <w:rsid w:val="00AB354D"/>
    <w:rsid w:val="00AB36C2"/>
    <w:rsid w:val="00AB704D"/>
    <w:rsid w:val="00AC0C3C"/>
    <w:rsid w:val="00AC17D0"/>
    <w:rsid w:val="00AC2768"/>
    <w:rsid w:val="00AC3A9A"/>
    <w:rsid w:val="00AC4074"/>
    <w:rsid w:val="00AC5BEB"/>
    <w:rsid w:val="00AD01C3"/>
    <w:rsid w:val="00AD4279"/>
    <w:rsid w:val="00AD593A"/>
    <w:rsid w:val="00AE347C"/>
    <w:rsid w:val="00AE4D34"/>
    <w:rsid w:val="00AF2E23"/>
    <w:rsid w:val="00AF4A52"/>
    <w:rsid w:val="00AF56FE"/>
    <w:rsid w:val="00AF5CEE"/>
    <w:rsid w:val="00AF6B6F"/>
    <w:rsid w:val="00AF7ADF"/>
    <w:rsid w:val="00B001C1"/>
    <w:rsid w:val="00B021C6"/>
    <w:rsid w:val="00B148D1"/>
    <w:rsid w:val="00B22FA1"/>
    <w:rsid w:val="00B23988"/>
    <w:rsid w:val="00B3047A"/>
    <w:rsid w:val="00B33748"/>
    <w:rsid w:val="00B3432C"/>
    <w:rsid w:val="00B3512B"/>
    <w:rsid w:val="00B422D0"/>
    <w:rsid w:val="00B459EA"/>
    <w:rsid w:val="00B510C9"/>
    <w:rsid w:val="00B54EE1"/>
    <w:rsid w:val="00B60862"/>
    <w:rsid w:val="00B636CE"/>
    <w:rsid w:val="00B66ACF"/>
    <w:rsid w:val="00B67948"/>
    <w:rsid w:val="00B71626"/>
    <w:rsid w:val="00B75550"/>
    <w:rsid w:val="00B75FF3"/>
    <w:rsid w:val="00B81AB3"/>
    <w:rsid w:val="00B90CE8"/>
    <w:rsid w:val="00B9326A"/>
    <w:rsid w:val="00B94464"/>
    <w:rsid w:val="00B94BD2"/>
    <w:rsid w:val="00B94F34"/>
    <w:rsid w:val="00B96A21"/>
    <w:rsid w:val="00BA2FD0"/>
    <w:rsid w:val="00BB4D9B"/>
    <w:rsid w:val="00BB609C"/>
    <w:rsid w:val="00BB7BE1"/>
    <w:rsid w:val="00BC0B5A"/>
    <w:rsid w:val="00BC12BE"/>
    <w:rsid w:val="00BC303D"/>
    <w:rsid w:val="00BC5C7C"/>
    <w:rsid w:val="00BC6413"/>
    <w:rsid w:val="00BD33BE"/>
    <w:rsid w:val="00BD5431"/>
    <w:rsid w:val="00BD6F6F"/>
    <w:rsid w:val="00BE2559"/>
    <w:rsid w:val="00BE2E14"/>
    <w:rsid w:val="00BE438F"/>
    <w:rsid w:val="00BE4CDD"/>
    <w:rsid w:val="00BE56C4"/>
    <w:rsid w:val="00BF33D0"/>
    <w:rsid w:val="00BF4CD5"/>
    <w:rsid w:val="00C00E1C"/>
    <w:rsid w:val="00C01EC5"/>
    <w:rsid w:val="00C052B0"/>
    <w:rsid w:val="00C06471"/>
    <w:rsid w:val="00C15697"/>
    <w:rsid w:val="00C17083"/>
    <w:rsid w:val="00C206D4"/>
    <w:rsid w:val="00C35C2D"/>
    <w:rsid w:val="00C367A0"/>
    <w:rsid w:val="00C36846"/>
    <w:rsid w:val="00C37959"/>
    <w:rsid w:val="00C4466E"/>
    <w:rsid w:val="00C46EB0"/>
    <w:rsid w:val="00C51947"/>
    <w:rsid w:val="00C54299"/>
    <w:rsid w:val="00C57613"/>
    <w:rsid w:val="00C578C2"/>
    <w:rsid w:val="00C6164D"/>
    <w:rsid w:val="00C64140"/>
    <w:rsid w:val="00C663CF"/>
    <w:rsid w:val="00C7024B"/>
    <w:rsid w:val="00C72F58"/>
    <w:rsid w:val="00C7386F"/>
    <w:rsid w:val="00C751A4"/>
    <w:rsid w:val="00C767B8"/>
    <w:rsid w:val="00C811FE"/>
    <w:rsid w:val="00C82D71"/>
    <w:rsid w:val="00C909C8"/>
    <w:rsid w:val="00C94C9E"/>
    <w:rsid w:val="00CA5A0D"/>
    <w:rsid w:val="00CA6553"/>
    <w:rsid w:val="00CB5423"/>
    <w:rsid w:val="00CC0168"/>
    <w:rsid w:val="00CC180F"/>
    <w:rsid w:val="00CC4C38"/>
    <w:rsid w:val="00CD07E8"/>
    <w:rsid w:val="00CD0989"/>
    <w:rsid w:val="00CD4AF3"/>
    <w:rsid w:val="00CE2075"/>
    <w:rsid w:val="00CE462D"/>
    <w:rsid w:val="00CE4FFF"/>
    <w:rsid w:val="00CF4FE0"/>
    <w:rsid w:val="00CF66B3"/>
    <w:rsid w:val="00CF78BA"/>
    <w:rsid w:val="00D032AC"/>
    <w:rsid w:val="00D041B0"/>
    <w:rsid w:val="00D04358"/>
    <w:rsid w:val="00D04F01"/>
    <w:rsid w:val="00D06392"/>
    <w:rsid w:val="00D24355"/>
    <w:rsid w:val="00D24E93"/>
    <w:rsid w:val="00D25BA4"/>
    <w:rsid w:val="00D25FA3"/>
    <w:rsid w:val="00D3191D"/>
    <w:rsid w:val="00D32A60"/>
    <w:rsid w:val="00D33D9E"/>
    <w:rsid w:val="00D41BA4"/>
    <w:rsid w:val="00D4223D"/>
    <w:rsid w:val="00D4516A"/>
    <w:rsid w:val="00D45FA5"/>
    <w:rsid w:val="00D50A91"/>
    <w:rsid w:val="00D50F0C"/>
    <w:rsid w:val="00D539BA"/>
    <w:rsid w:val="00D55B85"/>
    <w:rsid w:val="00D57451"/>
    <w:rsid w:val="00D6376A"/>
    <w:rsid w:val="00D70216"/>
    <w:rsid w:val="00D70E5E"/>
    <w:rsid w:val="00D71EE6"/>
    <w:rsid w:val="00D72C0F"/>
    <w:rsid w:val="00D86E14"/>
    <w:rsid w:val="00D91DC6"/>
    <w:rsid w:val="00D928DE"/>
    <w:rsid w:val="00D9768B"/>
    <w:rsid w:val="00D97D3D"/>
    <w:rsid w:val="00DA5482"/>
    <w:rsid w:val="00DA638C"/>
    <w:rsid w:val="00DB26F2"/>
    <w:rsid w:val="00DB3640"/>
    <w:rsid w:val="00DC0FCA"/>
    <w:rsid w:val="00DC2E8C"/>
    <w:rsid w:val="00DC32AA"/>
    <w:rsid w:val="00DD0948"/>
    <w:rsid w:val="00DD677D"/>
    <w:rsid w:val="00DE656F"/>
    <w:rsid w:val="00DF087F"/>
    <w:rsid w:val="00DF48B1"/>
    <w:rsid w:val="00DF7548"/>
    <w:rsid w:val="00E01AAE"/>
    <w:rsid w:val="00E0427B"/>
    <w:rsid w:val="00E0439B"/>
    <w:rsid w:val="00E06590"/>
    <w:rsid w:val="00E115FE"/>
    <w:rsid w:val="00E130A3"/>
    <w:rsid w:val="00E1440C"/>
    <w:rsid w:val="00E1555C"/>
    <w:rsid w:val="00E16942"/>
    <w:rsid w:val="00E223AA"/>
    <w:rsid w:val="00E22B23"/>
    <w:rsid w:val="00E23BF9"/>
    <w:rsid w:val="00E24624"/>
    <w:rsid w:val="00E24C66"/>
    <w:rsid w:val="00E252C5"/>
    <w:rsid w:val="00E27EDA"/>
    <w:rsid w:val="00E322F8"/>
    <w:rsid w:val="00E408C2"/>
    <w:rsid w:val="00E4355D"/>
    <w:rsid w:val="00E43821"/>
    <w:rsid w:val="00E448FA"/>
    <w:rsid w:val="00E46564"/>
    <w:rsid w:val="00E46994"/>
    <w:rsid w:val="00E47717"/>
    <w:rsid w:val="00E50D12"/>
    <w:rsid w:val="00E53844"/>
    <w:rsid w:val="00E56036"/>
    <w:rsid w:val="00E62016"/>
    <w:rsid w:val="00E62781"/>
    <w:rsid w:val="00E63289"/>
    <w:rsid w:val="00E63E8D"/>
    <w:rsid w:val="00E64CBF"/>
    <w:rsid w:val="00E67567"/>
    <w:rsid w:val="00E70B50"/>
    <w:rsid w:val="00E739E2"/>
    <w:rsid w:val="00E82069"/>
    <w:rsid w:val="00E85075"/>
    <w:rsid w:val="00E85F09"/>
    <w:rsid w:val="00E9279A"/>
    <w:rsid w:val="00E96442"/>
    <w:rsid w:val="00EA53F8"/>
    <w:rsid w:val="00EB0695"/>
    <w:rsid w:val="00EB335A"/>
    <w:rsid w:val="00EB4C5D"/>
    <w:rsid w:val="00EB587B"/>
    <w:rsid w:val="00EB6675"/>
    <w:rsid w:val="00EC1881"/>
    <w:rsid w:val="00EC3A5B"/>
    <w:rsid w:val="00EC3E24"/>
    <w:rsid w:val="00ED7B4E"/>
    <w:rsid w:val="00EE05DF"/>
    <w:rsid w:val="00EE068F"/>
    <w:rsid w:val="00EE0836"/>
    <w:rsid w:val="00EE119D"/>
    <w:rsid w:val="00EE162E"/>
    <w:rsid w:val="00EE3FFB"/>
    <w:rsid w:val="00EE68BC"/>
    <w:rsid w:val="00EE7DA0"/>
    <w:rsid w:val="00EE7DF8"/>
    <w:rsid w:val="00EF26C2"/>
    <w:rsid w:val="00EF4ABD"/>
    <w:rsid w:val="00EF4D9D"/>
    <w:rsid w:val="00EF5CDB"/>
    <w:rsid w:val="00F00C7B"/>
    <w:rsid w:val="00F0385E"/>
    <w:rsid w:val="00F03D5B"/>
    <w:rsid w:val="00F03DA6"/>
    <w:rsid w:val="00F0461A"/>
    <w:rsid w:val="00F068FD"/>
    <w:rsid w:val="00F074E7"/>
    <w:rsid w:val="00F11CD2"/>
    <w:rsid w:val="00F2256F"/>
    <w:rsid w:val="00F232EC"/>
    <w:rsid w:val="00F26040"/>
    <w:rsid w:val="00F264F8"/>
    <w:rsid w:val="00F27133"/>
    <w:rsid w:val="00F27375"/>
    <w:rsid w:val="00F329D5"/>
    <w:rsid w:val="00F337A5"/>
    <w:rsid w:val="00F33AB0"/>
    <w:rsid w:val="00F359F5"/>
    <w:rsid w:val="00F36410"/>
    <w:rsid w:val="00F41079"/>
    <w:rsid w:val="00F56074"/>
    <w:rsid w:val="00F60251"/>
    <w:rsid w:val="00F71EDC"/>
    <w:rsid w:val="00F727AF"/>
    <w:rsid w:val="00F73402"/>
    <w:rsid w:val="00F73EA9"/>
    <w:rsid w:val="00F83830"/>
    <w:rsid w:val="00F85E53"/>
    <w:rsid w:val="00F9106E"/>
    <w:rsid w:val="00FA29B5"/>
    <w:rsid w:val="00FA5D7C"/>
    <w:rsid w:val="00FC2FA3"/>
    <w:rsid w:val="00FC3FEF"/>
    <w:rsid w:val="00FC54A6"/>
    <w:rsid w:val="00FC5880"/>
    <w:rsid w:val="00FC7E03"/>
    <w:rsid w:val="00FD25AF"/>
    <w:rsid w:val="00FD30F6"/>
    <w:rsid w:val="00FD57F6"/>
    <w:rsid w:val="00FD6ACA"/>
    <w:rsid w:val="00FE35E3"/>
    <w:rsid w:val="00FF31DA"/>
    <w:rsid w:val="00FF4BEC"/>
    <w:rsid w:val="00FF6D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6DBF38"/>
  <w15:chartTrackingRefBased/>
  <w15:docId w15:val="{081BC351-5443-4236-B672-AF4F86563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6675"/>
    <w:pPr>
      <w:ind w:left="720"/>
      <w:contextualSpacing/>
    </w:pPr>
  </w:style>
  <w:style w:type="table" w:styleId="TableGrid">
    <w:name w:val="Table Grid"/>
    <w:basedOn w:val="TableNormal"/>
    <w:uiPriority w:val="39"/>
    <w:rsid w:val="00683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63F7C"/>
    <w:rPr>
      <w:sz w:val="16"/>
      <w:szCs w:val="16"/>
    </w:rPr>
  </w:style>
  <w:style w:type="paragraph" w:styleId="CommentText">
    <w:name w:val="annotation text"/>
    <w:basedOn w:val="Normal"/>
    <w:link w:val="CommentTextChar"/>
    <w:uiPriority w:val="99"/>
    <w:semiHidden/>
    <w:unhideWhenUsed/>
    <w:rsid w:val="00263F7C"/>
    <w:pPr>
      <w:spacing w:line="240" w:lineRule="auto"/>
    </w:pPr>
    <w:rPr>
      <w:sz w:val="20"/>
      <w:szCs w:val="20"/>
    </w:rPr>
  </w:style>
  <w:style w:type="character" w:customStyle="1" w:styleId="CommentTextChar">
    <w:name w:val="Comment Text Char"/>
    <w:basedOn w:val="DefaultParagraphFont"/>
    <w:link w:val="CommentText"/>
    <w:uiPriority w:val="99"/>
    <w:semiHidden/>
    <w:rsid w:val="00263F7C"/>
    <w:rPr>
      <w:sz w:val="20"/>
      <w:szCs w:val="20"/>
    </w:rPr>
  </w:style>
  <w:style w:type="paragraph" w:styleId="CommentSubject">
    <w:name w:val="annotation subject"/>
    <w:basedOn w:val="CommentText"/>
    <w:next w:val="CommentText"/>
    <w:link w:val="CommentSubjectChar"/>
    <w:uiPriority w:val="99"/>
    <w:semiHidden/>
    <w:unhideWhenUsed/>
    <w:rsid w:val="00263F7C"/>
    <w:rPr>
      <w:b/>
      <w:bCs/>
    </w:rPr>
  </w:style>
  <w:style w:type="character" w:customStyle="1" w:styleId="CommentSubjectChar">
    <w:name w:val="Comment Subject Char"/>
    <w:basedOn w:val="CommentTextChar"/>
    <w:link w:val="CommentSubject"/>
    <w:uiPriority w:val="99"/>
    <w:semiHidden/>
    <w:rsid w:val="00263F7C"/>
    <w:rPr>
      <w:b/>
      <w:bCs/>
      <w:sz w:val="20"/>
      <w:szCs w:val="20"/>
    </w:rPr>
  </w:style>
  <w:style w:type="paragraph" w:styleId="BalloonText">
    <w:name w:val="Balloon Text"/>
    <w:basedOn w:val="Normal"/>
    <w:link w:val="BalloonTextChar"/>
    <w:uiPriority w:val="99"/>
    <w:semiHidden/>
    <w:unhideWhenUsed/>
    <w:rsid w:val="00263F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3F7C"/>
    <w:rPr>
      <w:rFonts w:ascii="Segoe UI" w:hAnsi="Segoe UI" w:cs="Segoe UI"/>
      <w:sz w:val="18"/>
      <w:szCs w:val="18"/>
    </w:rPr>
  </w:style>
  <w:style w:type="character" w:styleId="Hyperlink">
    <w:name w:val="Hyperlink"/>
    <w:basedOn w:val="DefaultParagraphFont"/>
    <w:uiPriority w:val="99"/>
    <w:unhideWhenUsed/>
    <w:rsid w:val="00535D34"/>
    <w:rPr>
      <w:color w:val="0563C1" w:themeColor="hyperlink"/>
      <w:u w:val="single"/>
    </w:rPr>
  </w:style>
  <w:style w:type="character" w:customStyle="1" w:styleId="UnresolvedMention1">
    <w:name w:val="Unresolved Mention1"/>
    <w:basedOn w:val="DefaultParagraphFont"/>
    <w:uiPriority w:val="99"/>
    <w:semiHidden/>
    <w:unhideWhenUsed/>
    <w:rsid w:val="00535D34"/>
    <w:rPr>
      <w:color w:val="605E5C"/>
      <w:shd w:val="clear" w:color="auto" w:fill="E1DFDD"/>
    </w:rPr>
  </w:style>
  <w:style w:type="paragraph" w:styleId="Revision">
    <w:name w:val="Revision"/>
    <w:hidden/>
    <w:uiPriority w:val="99"/>
    <w:semiHidden/>
    <w:rsid w:val="00AD4279"/>
    <w:pPr>
      <w:spacing w:after="0" w:line="240" w:lineRule="auto"/>
    </w:pPr>
  </w:style>
  <w:style w:type="paragraph" w:styleId="EndnoteText">
    <w:name w:val="endnote text"/>
    <w:basedOn w:val="Normal"/>
    <w:link w:val="EndnoteTextChar"/>
    <w:uiPriority w:val="99"/>
    <w:semiHidden/>
    <w:unhideWhenUsed/>
    <w:rsid w:val="00C367A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367A0"/>
    <w:rPr>
      <w:sz w:val="20"/>
      <w:szCs w:val="20"/>
    </w:rPr>
  </w:style>
  <w:style w:type="character" w:styleId="EndnoteReference">
    <w:name w:val="endnote reference"/>
    <w:basedOn w:val="DefaultParagraphFont"/>
    <w:uiPriority w:val="99"/>
    <w:semiHidden/>
    <w:unhideWhenUsed/>
    <w:rsid w:val="00C367A0"/>
    <w:rPr>
      <w:vertAlign w:val="superscript"/>
    </w:rPr>
  </w:style>
  <w:style w:type="paragraph" w:styleId="Header">
    <w:name w:val="header"/>
    <w:basedOn w:val="Normal"/>
    <w:link w:val="HeaderChar"/>
    <w:uiPriority w:val="99"/>
    <w:unhideWhenUsed/>
    <w:rsid w:val="00FF6D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6DA7"/>
  </w:style>
  <w:style w:type="paragraph" w:styleId="Footer">
    <w:name w:val="footer"/>
    <w:basedOn w:val="Normal"/>
    <w:link w:val="FooterChar"/>
    <w:uiPriority w:val="99"/>
    <w:unhideWhenUsed/>
    <w:rsid w:val="00FF6D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6DA7"/>
  </w:style>
  <w:style w:type="paragraph" w:customStyle="1" w:styleId="EndNoteBibliographyTitle">
    <w:name w:val="EndNote Bibliography Title"/>
    <w:basedOn w:val="Normal"/>
    <w:link w:val="EndNoteBibliographyTitleChar"/>
    <w:rsid w:val="00A07B3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07B3D"/>
    <w:rPr>
      <w:rFonts w:ascii="Calibri" w:hAnsi="Calibri" w:cs="Calibri"/>
      <w:noProof/>
      <w:lang w:val="en-US"/>
    </w:rPr>
  </w:style>
  <w:style w:type="paragraph" w:customStyle="1" w:styleId="EndNoteBibliography">
    <w:name w:val="EndNote Bibliography"/>
    <w:basedOn w:val="Normal"/>
    <w:link w:val="EndNoteBibliographyChar"/>
    <w:rsid w:val="00A07B3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07B3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4465081">
      <w:bodyDiv w:val="1"/>
      <w:marLeft w:val="0"/>
      <w:marRight w:val="0"/>
      <w:marTop w:val="0"/>
      <w:marBottom w:val="0"/>
      <w:divBdr>
        <w:top w:val="none" w:sz="0" w:space="0" w:color="auto"/>
        <w:left w:val="none" w:sz="0" w:space="0" w:color="auto"/>
        <w:bottom w:val="none" w:sz="0" w:space="0" w:color="auto"/>
        <w:right w:val="none" w:sz="0" w:space="0" w:color="auto"/>
      </w:divBdr>
    </w:div>
    <w:div w:id="1469977561">
      <w:bodyDiv w:val="1"/>
      <w:marLeft w:val="0"/>
      <w:marRight w:val="0"/>
      <w:marTop w:val="0"/>
      <w:marBottom w:val="0"/>
      <w:divBdr>
        <w:top w:val="none" w:sz="0" w:space="0" w:color="auto"/>
        <w:left w:val="none" w:sz="0" w:space="0" w:color="auto"/>
        <w:bottom w:val="none" w:sz="0" w:space="0" w:color="auto"/>
        <w:right w:val="none" w:sz="0" w:space="0" w:color="auto"/>
      </w:divBdr>
    </w:div>
    <w:div w:id="1574001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5DC889-0C4A-4535-B647-517D4C32B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7451</Words>
  <Characters>42476</Characters>
  <Application>Microsoft Office Word</Application>
  <DocSecurity>4</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eley Brookes</dc:creator>
  <cp:keywords/>
  <dc:description/>
  <cp:lastModifiedBy>Lapage K.P.</cp:lastModifiedBy>
  <cp:revision>2</cp:revision>
  <dcterms:created xsi:type="dcterms:W3CDTF">2019-05-09T10:40:00Z</dcterms:created>
  <dcterms:modified xsi:type="dcterms:W3CDTF">2019-05-09T10:40:00Z</dcterms:modified>
</cp:coreProperties>
</file>